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Yangyang Xu</w:t>
      </w:r>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77777777" w:rsidR="000E4EF4" w:rsidRDefault="009B1D59" w:rsidP="00F86C0C">
      <w:pPr>
        <w:pStyle w:val="abstract"/>
      </w:pPr>
      <w:r>
        <w:rPr>
          <w:b/>
        </w:rPr>
        <w:t>Abstract.</w:t>
      </w:r>
      <w:r>
        <w:t xml:space="preserve"> </w:t>
      </w:r>
      <w:r w:rsidRPr="009B1D59">
        <w:t>The abstract should summarize the contents of the paper and should contain at least 70 and at most 150 words. It should be set in 9-point font size and should be inset 1.0 cm from the right and left margins. There should be two blank (10-point) lines before and after the abstract. This document is in the re</w:t>
      </w:r>
      <w:r w:rsidR="00A8258F">
        <w:t>quired format.</w:t>
      </w:r>
      <w:r w:rsidR="000E4EF4">
        <w:t xml:space="preserve"> </w:t>
      </w:r>
    </w:p>
    <w:p w14:paraId="29717F67" w14:textId="77777777" w:rsidR="000E4EF4" w:rsidRPr="000E4EF4" w:rsidRDefault="000E4EF4" w:rsidP="00F86C0C">
      <w:pPr>
        <w:pStyle w:val="abstract"/>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77777777" w:rsidR="009B1D59" w:rsidRDefault="00946D49" w:rsidP="00F86C0C">
      <w:pPr>
        <w:pStyle w:val="p1a"/>
      </w:pPr>
      <w:r>
        <w:t xml:space="preserve">Grammatical Facial Expression (GFE), a category sign language for </w:t>
      </w:r>
      <w:r w:rsidR="008F4E62">
        <w:t xml:space="preserve">people with impaired hearing </w:t>
      </w:r>
      <w:r w:rsidR="008F4E62">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 </w:instrText>
      </w:r>
      <w:r w:rsidR="00F26A39">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DATA </w:instrText>
      </w:r>
      <w:r w:rsidR="00F26A39">
        <w:fldChar w:fldCharType="end"/>
      </w:r>
      <w:r w:rsidR="008F4E62">
        <w:fldChar w:fldCharType="separate"/>
      </w:r>
      <w:r w:rsidR="00F26A39">
        <w:rPr>
          <w:noProof/>
        </w:rPr>
        <w:t>[1, 2]</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 as known as a motion sensor device produced by the Microsoft, it can capture the facial expressions</w:t>
      </w:r>
      <w:r w:rsidR="00F65CC6">
        <w:t xml:space="preserve"> </w:t>
      </w:r>
      <w:r w:rsidR="00F65CC6">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65CC6">
        <w:fldChar w:fldCharType="separate"/>
      </w:r>
      <w:r w:rsidR="00F26A39">
        <w:rPr>
          <w:noProof/>
        </w:rPr>
        <w:t>[3]</w:t>
      </w:r>
      <w:r w:rsidR="00F65CC6">
        <w:fldChar w:fldCharType="end"/>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F26A39">
        <w:rPr>
          <w:noProof/>
        </w:rPr>
        <w:t>[3]</w:t>
      </w:r>
      <w:r w:rsidR="00F56A05">
        <w:fldChar w:fldCharType="end"/>
      </w:r>
      <w:r w:rsidR="00BF029B">
        <w:t>.</w:t>
      </w:r>
      <w:r w:rsidR="005C3C79">
        <w:t xml:space="preserve"> The bio-inspired deep learning algorithms can be implied to these landmarks and recognize some patterns among them.</w:t>
      </w:r>
    </w:p>
    <w:p w14:paraId="18CD7E68" w14:textId="3D16C635" w:rsidR="00E525A5" w:rsidRDefault="00F65CC6" w:rsidP="00EE3C09">
      <w:r>
        <w:t>To classify a facial expression from a time</w:t>
      </w:r>
      <w:r w:rsidR="003D5B66">
        <w:t>-</w:t>
      </w:r>
      <w:r>
        <w:t>series</w:t>
      </w:r>
      <w:r w:rsidR="003D5B66">
        <w:t xml:space="preserve">-based </w:t>
      </w:r>
      <w:r>
        <w:t xml:space="preserve">recording, deep learning can help with. </w:t>
      </w:r>
      <w:r w:rsidR="00F367A6">
        <w:t xml:space="preserve">In </w:t>
      </w:r>
      <w:r>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rsidR="006315B2">
        <w:t>can memories data during a sequence of time</w:t>
      </w:r>
      <w:r w:rsidR="006F6EA3">
        <w:t xml:space="preserve"> and be implemented</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F26A39">
        <w:instrText xml:space="preserve"> ADDIN EN.CITE &lt;EndNote&gt;&lt;Cite&gt;&lt;Author&gt;Rius&lt;/Author&gt;&lt;Year&gt;1998&lt;/Year&gt;&lt;RecNum&gt;41&lt;/RecNum&gt;&lt;DisplayText&gt;[4]&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F26A39">
        <w:rPr>
          <w:noProof/>
        </w:rPr>
        <w:t>[4]</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t xml:space="preserve"> </w:t>
      </w:r>
      <w:r w:rsidR="003D5B66">
        <w:t xml:space="preserve">the </w:t>
      </w:r>
      <w:r>
        <w:t>influence</w:t>
      </w:r>
      <w:r w:rsidR="00BD1A6F">
        <w:t xml:space="preserve"> of the gradient that</w:t>
      </w:r>
      <w:r>
        <w:t xml:space="preserve"> vanished</w:t>
      </w:r>
      <w:r w:rsidR="00B93745">
        <w:t xml:space="preserve"> or exploded</w:t>
      </w:r>
      <w:r w:rsidR="00BD1A6F">
        <w:t xml:space="preserve"> in further steps </w:t>
      </w:r>
      <w:r w:rsidR="00BD1A6F">
        <w:fldChar w:fldCharType="begin"/>
      </w:r>
      <w:r w:rsidR="00F26A3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F26A39">
        <w:rPr>
          <w:noProof/>
        </w:rPr>
        <w:t>[5]</w:t>
      </w:r>
      <w:r w:rsidR="00BD1A6F">
        <w:fldChar w:fldCharType="end"/>
      </w:r>
      <w:r w:rsidR="00BD1A6F">
        <w:t>.</w:t>
      </w:r>
      <w:r w:rsidR="00870DD5">
        <w:t xml:space="preserve"> </w:t>
      </w:r>
    </w:p>
    <w:p w14:paraId="29F5E5F1" w14:textId="77777777" w:rsidR="00F65CC6" w:rsidRPr="000003B1" w:rsidRDefault="00070AA5" w:rsidP="00F65CC6">
      <w:r>
        <w:t xml:space="preserve">In this paper, </w:t>
      </w:r>
      <w:r w:rsidR="00FA134A">
        <w:t xml:space="preserve">the dataset used in this experiment, </w:t>
      </w:r>
      <w:r>
        <w:t>the previous research which used the same facial landmark dataset or used the LSTM on facial e</w:t>
      </w:r>
      <w:r w:rsidR="00FA134A">
        <w:t>xpression</w:t>
      </w:r>
      <w:r w:rsidR="003D5B66">
        <w:t>,</w:t>
      </w:r>
      <w:r>
        <w:t xml:space="preserve"> </w:t>
      </w:r>
      <w:r w:rsidR="003D5B66">
        <w:t>t</w:t>
      </w:r>
      <w:r>
        <w:t>he training, testing and validation methods</w:t>
      </w:r>
      <w:r w:rsidR="003D5B66">
        <w:t xml:space="preserve"> with</w:t>
      </w:r>
      <w:r>
        <w:t xml:space="preserve"> LSTM architecture</w:t>
      </w:r>
      <w:r w:rsidR="003D5B66">
        <w:t>,</w:t>
      </w:r>
      <w:r>
        <w:t xml:space="preserve"> </w:t>
      </w:r>
      <w:r w:rsidR="003D5B66">
        <w:t xml:space="preserve">the </w:t>
      </w:r>
      <w:r>
        <w:t xml:space="preserve">experiment results </w:t>
      </w:r>
      <w:r w:rsidR="003D5B66">
        <w:t>and further conclusion of the experiment will be explained in following sections.</w:t>
      </w:r>
    </w:p>
    <w:p w14:paraId="598307B8" w14:textId="77777777" w:rsidR="0043198F" w:rsidRPr="00FA134A" w:rsidRDefault="00FA134A" w:rsidP="00E85A60">
      <w:pPr>
        <w:pStyle w:val="heading10"/>
        <w:outlineLvl w:val="0"/>
        <w:rPr>
          <w:lang w:val="en-AU" w:eastAsia="zh-CN"/>
        </w:rPr>
      </w:pPr>
      <w:r>
        <w:lastRenderedPageBreak/>
        <w:t>2   D</w:t>
      </w:r>
      <w:r>
        <w:rPr>
          <w:rFonts w:hint="eastAsia"/>
          <w:lang w:eastAsia="zh-CN"/>
        </w:rPr>
        <w:t>a</w:t>
      </w:r>
      <w:r>
        <w:rPr>
          <w:lang w:val="en-AU" w:eastAsia="zh-CN"/>
        </w:rPr>
        <w:t>ta</w:t>
      </w:r>
    </w:p>
    <w:p w14:paraId="12CC0E64" w14:textId="65B88F61" w:rsidR="00DE143C" w:rsidRPr="00DE143C" w:rsidRDefault="0043198F" w:rsidP="00F86C0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55F66">
        <w:instrText xml:space="preserve"> ADDIN EN.CITE &lt;EndNote&gt;&lt;Cite&gt;&lt;Author&gt;Freitas&lt;/Author&gt;&lt;Year&gt;2014&lt;/Year&gt;&lt;RecNum&gt;28&lt;/RecNum&gt;&lt;DisplayText&gt;[6]&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55F66">
        <w:rPr>
          <w:noProof/>
        </w:rPr>
        <w:t>[6]</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h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s (columns). The labels are listed in each row for each instance.  </w:t>
      </w:r>
      <w:r w:rsidR="00DE143C">
        <w:t xml:space="preserve">  </w:t>
      </w:r>
    </w:p>
    <w:p w14:paraId="3950BF10" w14:textId="77777777" w:rsidR="00552B94" w:rsidRPr="000003B1" w:rsidRDefault="00DE143C" w:rsidP="00600440">
      <w:r>
        <w:t>The quality and qua</w:t>
      </w:r>
      <w:r w:rsidR="00FE0AF5">
        <w:t>ntity of data are the reasons</w:t>
      </w:r>
      <w:r>
        <w:t xml:space="preserve"> to choose this repository.</w:t>
      </w:r>
      <w:r w:rsidR="005B3E4B">
        <w:t xml:space="preserve"> For the quality part, this dataset is complete, there is no need to clean data set; these landmarks </w:t>
      </w:r>
      <w:r w:rsidR="00552B94">
        <w:t>can be used to represent an expression</w:t>
      </w:r>
      <w:r w:rsidR="00600440">
        <w:t xml:space="preserve"> during a time</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 expression, the 300 attributes also make the deep learning get sufficient exploration on features.</w:t>
      </w:r>
    </w:p>
    <w:p w14:paraId="69BE8D25" w14:textId="77777777" w:rsidR="0043198F" w:rsidRPr="009A3755" w:rsidRDefault="00690C37" w:rsidP="00E85A60">
      <w:pPr>
        <w:pStyle w:val="heading10"/>
        <w:outlineLvl w:val="0"/>
      </w:pPr>
      <w:r>
        <w:t>3   Related Work</w:t>
      </w:r>
    </w:p>
    <w:p w14:paraId="4E39B775" w14:textId="1D17BAFB" w:rsidR="0043198F" w:rsidRDefault="00C23EA1" w:rsidP="00F86C0C">
      <w:pPr>
        <w:pStyle w:val="p1a"/>
      </w:pPr>
      <w:r>
        <w:t>There are few recent papers used</w:t>
      </w:r>
      <w:r w:rsidR="00BB2659">
        <w:t xml:space="preserve"> the same data repo</w:t>
      </w:r>
      <w:r w:rsidR="004846C7">
        <w:t>sitory as this paper</w:t>
      </w:r>
      <w:r w:rsidR="0043198F" w:rsidRPr="009B1D59">
        <w:t>.</w:t>
      </w:r>
      <w:r>
        <w:t xml:space="preserve"> </w:t>
      </w:r>
      <w:r w:rsidR="00806FC5">
        <w:t>Multiple Layer Perceptron</w:t>
      </w:r>
      <w:r w:rsidR="005D7BE7">
        <w:t xml:space="preserve"> (MLP)</w:t>
      </w:r>
      <w:r w:rsidR="00806FC5">
        <w:t xml:space="preserve">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255F66">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255F66">
        <w:fldChar w:fldCharType="separate"/>
      </w:r>
      <w:r w:rsidR="00255F66">
        <w:rPr>
          <w:noProof/>
        </w:rPr>
        <w:t>[2]</w:t>
      </w:r>
      <w:r w:rsidR="00255F66">
        <w:fldChar w:fldCharType="end"/>
      </w:r>
      <w:r w:rsidR="00184AAA">
        <w:t xml:space="preserve">, they did not get very high F-score on “Negative” and “Relative” expressions, most of expressions can be recognized above 0.75 (F-score). In 2016, </w:t>
      </w:r>
      <w:r w:rsidR="00113A2E">
        <w:t xml:space="preserve">by extracting the important facial points, </w:t>
      </w:r>
      <w:r w:rsidR="004A4504">
        <w:t xml:space="preserve">Bhuvan et al </w:t>
      </w:r>
      <w:r w:rsidR="004A4504">
        <w:fldChar w:fldCharType="begin"/>
      </w:r>
      <w:r w:rsidR="004A4504">
        <w:instrText xml:space="preserve"> ADDIN EN.CITE &lt;EndNote&gt;&lt;Cite&gt;&lt;Author&gt;Bhuvan&lt;/Author&gt;&lt;Year&gt;2016&lt;/Year&gt;&lt;RecNum&gt;3&lt;/RecNum&gt;&lt;DisplayText&gt;[7]&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4A4504">
        <w:rPr>
          <w:noProof/>
        </w:rPr>
        <w:t>[7]</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deep learning architecture, Convolutional Neural Network (CNN) is used by Walawalkar and Devesh</w:t>
      </w:r>
      <w:r w:rsidR="007C6CE4">
        <w:t xml:space="preserve"> </w:t>
      </w:r>
      <w:r w:rsidR="007C6CE4">
        <w:fldChar w:fldCharType="begin"/>
      </w:r>
      <w:r w:rsidR="007C6CE4">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7C6CE4">
        <w:rPr>
          <w:noProof/>
        </w:rPr>
        <w:t>[1]</w:t>
      </w:r>
      <w:r w:rsidR="007C6CE4">
        <w:fldChar w:fldCharType="end"/>
      </w:r>
      <w:r w:rsidR="007C6CE4">
        <w:t xml:space="preserve">; their model has very good performance on each facial expression, all of expressions can have over 0.94 of F-score. </w:t>
      </w:r>
      <w:r w:rsidR="004A4504">
        <w:t xml:space="preserve">  </w:t>
      </w:r>
    </w:p>
    <w:p w14:paraId="173FD661" w14:textId="4594B0E8" w:rsidR="0043198F" w:rsidRDefault="007C6CE4" w:rsidP="0043198F">
      <w:r>
        <w:t>There is no paper found that used the LSTM</w:t>
      </w:r>
      <w:r w:rsidR="00152CDB">
        <w:t>/RNN</w:t>
      </w:r>
      <w:r>
        <w:t xml:space="preserve"> to recognize the facial expressions of 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FE0AF5">
        <w:t xml:space="preserve"> landmarks</w:t>
      </w:r>
      <w:r w:rsidR="0043198F" w:rsidRPr="000003B1">
        <w:t>.</w:t>
      </w:r>
      <w:r>
        <w:t xml:space="preserve"> In Behzed and Mohammad’s research</w:t>
      </w:r>
      <w:r w:rsidR="00FE0AF5">
        <w:fldChar w:fldCharType="begin"/>
      </w:r>
      <w:r w:rsidR="00FE0AF5">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FE0AF5">
        <w:rPr>
          <w:noProof/>
        </w:rPr>
        <w:t>[8]</w:t>
      </w:r>
      <w:r w:rsidR="00FE0AF5">
        <w:fldChar w:fldCharType="end"/>
      </w:r>
      <w:r>
        <w:t>, they used the CNN to extract landmarks from videos, then they used LSTM to memories</w:t>
      </w:r>
      <w:r w:rsidR="001A4F6B">
        <w:t xml:space="preserve"> and train</w:t>
      </w:r>
      <w:r>
        <w:t xml:space="preserve"> the landmarks</w:t>
      </w:r>
      <w:r w:rsidR="00FE0AF5">
        <w:t xml:space="preserve">; their final model can successfully recognize variety facial expressions from 4 data repositories. </w:t>
      </w:r>
      <w:r w:rsidR="00C1659C">
        <w:t>Alex</w:t>
      </w:r>
      <w:r w:rsidR="00152CDB">
        <w:t xml:space="preserve"> et al</w:t>
      </w:r>
      <w:r w:rsidR="004846C7">
        <w:t xml:space="preserve"> </w:t>
      </w:r>
      <w:r w:rsidR="00BD20F4">
        <w:fldChar w:fldCharType="begin"/>
      </w:r>
      <w:r w:rsidR="00BD20F4">
        <w:instrText xml:space="preserve"> ADDIN EN.CITE &lt;EndNote&gt;&lt;Cite&gt;&lt;Author&gt;Graves&lt;/Author&gt;&lt;Year&gt;2008&lt;/Year&gt;&lt;RecNum&gt;33&lt;/RecNum&gt;&lt;DisplayText&gt;[9]&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BD20F4">
        <w:rPr>
          <w:noProof/>
        </w:rPr>
        <w:t>[9]</w:t>
      </w:r>
      <w:r w:rsidR="00BD20F4">
        <w:fldChar w:fldCharType="end"/>
      </w:r>
      <w:r w:rsidR="00152CDB">
        <w:t xml:space="preserve"> used unidirectional LSTM for 116 facial landmarks, the final expression recognition mean error rate is 18.2 </w:t>
      </w:r>
      <w:r w:rsidR="00152CDB">
        <w:sym w:font="Symbol" w:char="F0B1"/>
      </w:r>
      <w:r w:rsidR="00152CDB">
        <w:t xml:space="preserve"> 0.6%. </w:t>
      </w:r>
    </w:p>
    <w:p w14:paraId="070FF6AC" w14:textId="77777777" w:rsidR="009B1D59" w:rsidRPr="009A3755" w:rsidRDefault="00833F6C" w:rsidP="00E85A60">
      <w:pPr>
        <w:pStyle w:val="heading10"/>
        <w:outlineLvl w:val="0"/>
      </w:pPr>
      <w:r>
        <w:t>4</w:t>
      </w:r>
      <w:r w:rsidR="009B1D59" w:rsidRPr="009A3755">
        <w:t xml:space="preserve">   </w:t>
      </w:r>
      <w:r>
        <w:t>Methods</w:t>
      </w:r>
    </w:p>
    <w:p w14:paraId="0A76D724" w14:textId="77777777" w:rsidR="00833F6C" w:rsidRPr="009A3755" w:rsidRDefault="002C7046" w:rsidP="00E85A60">
      <w:pPr>
        <w:pStyle w:val="heading20"/>
        <w:outlineLvl w:val="0"/>
      </w:pPr>
      <w:r>
        <w:t>4.1   Data Preprocessing</w:t>
      </w:r>
      <w:r w:rsidR="00833F6C" w:rsidRPr="009A3755">
        <w:t xml:space="preserve"> </w:t>
      </w:r>
    </w:p>
    <w:p w14:paraId="0C282B77" w14:textId="3F7D0A54" w:rsidR="00255F66" w:rsidRDefault="00152CDB" w:rsidP="00833F6C">
      <w:pPr>
        <w:ind w:firstLine="0"/>
      </w:pPr>
      <w:r>
        <w:t xml:space="preserve">To </w:t>
      </w:r>
      <w:r w:rsidR="00F26A39">
        <w:t>help classifier find the patterns, each instance is reconstructed by 11 distances, 7 angles and 100 (whole) of z-coordinators</w:t>
      </w:r>
      <w:r w:rsidR="00971AD8">
        <w:t>, therefore, an input entry vector</w:t>
      </w:r>
      <w:r w:rsidR="00C52F84">
        <w:t xml:space="preserve"> for deep learning model</w:t>
      </w:r>
      <w:r w:rsidR="00971AD8">
        <w:t xml:space="preserve"> has 118 attributes</w:t>
      </w:r>
      <w:r w:rsidR="00C52F84">
        <w:t xml:space="preserve"> with 1 dimension</w:t>
      </w:r>
      <w:r w:rsidR="00833F6C" w:rsidRPr="009B1D59">
        <w:t>.</w:t>
      </w:r>
      <w:r w:rsidR="00F26A39">
        <w:t xml:space="preserve"> The di</w:t>
      </w:r>
      <w:r w:rsidR="00FA0E05">
        <w:t xml:space="preserve">stance and angles are specified </w:t>
      </w:r>
      <w:r w:rsidR="00F26A39">
        <w:t xml:space="preserve">in Freitas et al’s paper </w:t>
      </w:r>
      <w:r w:rsidR="00F26A39">
        <w:fldChar w:fldCharType="begin"/>
      </w:r>
      <w:r w:rsidR="00F26A39">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F26A39">
        <w:rPr>
          <w:noProof/>
        </w:rPr>
        <w:t>[2]</w:t>
      </w:r>
      <w:r w:rsidR="00F26A39">
        <w:fldChar w:fldCharType="end"/>
      </w:r>
      <w:r w:rsidR="00F26A39">
        <w:t>.</w:t>
      </w:r>
      <w:r w:rsidR="00255F66">
        <w:t xml:space="preserve"> </w:t>
      </w:r>
      <w:r w:rsidR="00FA0E05">
        <w:t xml:space="preserve">Since there are two signers, each signer performed </w:t>
      </w:r>
      <w:r w:rsidR="00FA0E05">
        <w:lastRenderedPageBreak/>
        <w:t>9 facial expressions, the two data files of both signers should be combined as one data file and normalized by Z-score method</w:t>
      </w:r>
      <w:r w:rsidR="00C23B00">
        <w:t xml:space="preserve"> </w:t>
      </w:r>
      <w:r w:rsidR="00C23B00">
        <w:fldChar w:fldCharType="begin"/>
      </w:r>
      <w:r w:rsidR="00C23B00">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C23B00">
        <w:rPr>
          <w:noProof/>
        </w:rPr>
        <w:t>[1]</w:t>
      </w:r>
      <w:r w:rsidR="00C23B00">
        <w:fldChar w:fldCharType="end"/>
      </w:r>
      <w:r w:rsidR="00FA0E05">
        <w:t>.</w:t>
      </w:r>
    </w:p>
    <w:p w14:paraId="7C182E39" w14:textId="0A84A01E"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 is calculated by</w:t>
      </w:r>
      <w:r w:rsidR="00445C33">
        <w:t xml:space="preserve"> </w:t>
      </w:r>
      <w:r w:rsidR="00445C33">
        <w:fldChar w:fldCharType="begin"/>
      </w:r>
      <w:r w:rsidR="00BD20F4">
        <w:instrText xml:space="preserve"> ADDIN EN.CITE &lt;EndNote&gt;&lt;Cite&gt;&lt;Author&gt;Evan&lt;/Author&gt;&lt;Year&gt;2017&lt;/Year&gt;&lt;RecNum&gt;45&lt;/RecNum&gt;&lt;DisplayText&gt;[10]&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BD20F4">
        <w:rPr>
          <w:noProof/>
        </w:rPr>
        <w:t>[10]</w:t>
      </w:r>
      <w:r w:rsidR="00445C33">
        <w:fldChar w:fldCharType="end"/>
      </w:r>
      <w:r w:rsidR="00D14F9A">
        <w:t xml:space="preserve">:  </w:t>
      </w:r>
      <w:r w:rsidR="008965AF">
        <w:t xml:space="preserve"> </w:t>
      </w:r>
    </w:p>
    <w:p w14:paraId="719192A7" w14:textId="77777777" w:rsidR="00D14F9A" w:rsidRDefault="00D14F9A" w:rsidP="00D14F9A"/>
    <w:p w14:paraId="2C451F66" w14:textId="23A678A4" w:rsidR="003A1A6D" w:rsidRDefault="00D14F9A" w:rsidP="00D14F9A">
      <w:pPr>
        <w:ind w:firstLine="0"/>
        <w:jc w:val="right"/>
      </w:pPr>
      <m:oMath>
        <m:r>
          <w:rPr>
            <w:rFonts w:ascii="Cambria Math" w:hAnsi="Cambria Math"/>
          </w:rPr>
          <m:t xml:space="preserve">Euclidean Distanc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t xml:space="preserve">            </w:t>
      </w:r>
      <w:r w:rsidRPr="006661A2">
        <w:rPr>
          <w:b/>
        </w:rPr>
        <w:t>(1)</w:t>
      </w:r>
    </w:p>
    <w:p w14:paraId="7FC2DB02" w14:textId="7158DA94" w:rsidR="008965AF" w:rsidRDefault="008965AF" w:rsidP="006661A2"/>
    <w:p w14:paraId="78C64D88" w14:textId="3F8676AE"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xml:space="preserve">. Because the Z-scor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an of the 1D distance matrix and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6FEA143" w:rsidR="00833F6C" w:rsidRDefault="006661A2" w:rsidP="00833F6C">
      <w:r>
        <w:t>The angle</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76CC8BA5" w14:textId="0141F750" w:rsidR="00833F6C" w:rsidRPr="009B1D59" w:rsidRDefault="00746B6C" w:rsidP="00971AD8">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ngle</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20162777" w14:textId="5AF6495B" w:rsidR="00833F6C" w:rsidRPr="009A3755" w:rsidRDefault="00833F6C" w:rsidP="00E85A60">
      <w:pPr>
        <w:pStyle w:val="heading20"/>
        <w:outlineLvl w:val="0"/>
      </w:pPr>
      <w:r>
        <w:t xml:space="preserve">4.2   </w:t>
      </w:r>
      <w:r w:rsidR="002C7046">
        <w:t>Deep learning</w:t>
      </w:r>
      <w:r>
        <w:t xml:space="preserve"> Model</w:t>
      </w:r>
      <w:r w:rsidR="002F1EF9">
        <w:t xml:space="preserve"> for training</w:t>
      </w:r>
      <w:r w:rsidRPr="009A3755">
        <w:t xml:space="preserve"> </w:t>
      </w:r>
    </w:p>
    <w:p w14:paraId="0CF4B0B6" w14:textId="3C89C8F0" w:rsidR="00833F6C" w:rsidRPr="00F86C0C" w:rsidRDefault="00B96484" w:rsidP="00F86C0C">
      <w:pPr>
        <w:pStyle w:val="p1a"/>
      </w:pPr>
      <w:r w:rsidRPr="00F86C0C">
        <w:t>The aim of this experiment is using supervised binary classifier with LSTM architecture to classify if a frame of facial landmark belongs to a category of grammatical facial expression</w:t>
      </w:r>
      <w:r w:rsidR="00833F6C" w:rsidRPr="00F86C0C">
        <w:t xml:space="preserve">. </w:t>
      </w:r>
      <w:r w:rsidRPr="00F86C0C">
        <w:t>As</w:t>
      </w:r>
      <w:r w:rsidR="00866A61" w:rsidRPr="00F86C0C">
        <w:t xml:space="preserve"> the Fig.</w:t>
      </w:r>
      <w:r w:rsidRPr="00F86C0C">
        <w:t xml:space="preserve"> 1 displayed, </w:t>
      </w:r>
      <w:r w:rsidR="00614FE4" w:rsidRPr="00F86C0C">
        <w:t xml:space="preserve">there are </w:t>
      </w:r>
      <w:r w:rsidR="002F1EF9" w:rsidRPr="00F86C0C">
        <w:t xml:space="preserve">only </w:t>
      </w:r>
      <w:r w:rsidR="00533532" w:rsidRPr="00F86C0C">
        <w:t>one</w:t>
      </w:r>
      <w:r w:rsidR="00614FE4" w:rsidRPr="00F86C0C">
        <w:t xml:space="preserve"> hidden</w:t>
      </w:r>
      <w:r w:rsidR="00026CCF" w:rsidRPr="00F86C0C">
        <w:t xml:space="preserve"> layer</w:t>
      </w:r>
      <w:r w:rsidR="00866A61" w:rsidRPr="00F86C0C">
        <w:t>, LSTM layer</w:t>
      </w:r>
      <w:r w:rsidR="00533532" w:rsidRPr="00F86C0C">
        <w:t xml:space="preserve">. </w:t>
      </w:r>
      <w:r w:rsidR="00866A61" w:rsidRPr="00F86C0C">
        <w:t>Fully Connected (FC) layer</w:t>
      </w:r>
      <w:r w:rsidR="00533532" w:rsidRPr="00F86C0C">
        <w:t xml:space="preserve"> is used as </w:t>
      </w:r>
      <w:r w:rsidR="004846C7" w:rsidRPr="00F86C0C">
        <w:t xml:space="preserve">an </w:t>
      </w:r>
      <w:r w:rsidR="00866A61" w:rsidRPr="00F86C0C">
        <w:t>output layer</w:t>
      </w:r>
      <w:r w:rsidR="00614FE4" w:rsidRPr="00F86C0C">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drawing>
          <wp:inline distT="0" distB="0" distL="0" distR="0" wp14:anchorId="68DD03F2" wp14:editId="59EF0E95">
            <wp:extent cx="3708806" cy="150866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8">
                      <a:extLst>
                        <a:ext uri="{28A0092B-C50C-407E-A947-70E740481C1C}">
                          <a14:useLocalDpi xmlns:a14="http://schemas.microsoft.com/office/drawing/2010/main" val="0"/>
                        </a:ext>
                      </a:extLst>
                    </a:blip>
                    <a:stretch>
                      <a:fillRect/>
                    </a:stretch>
                  </pic:blipFill>
                  <pic:spPr>
                    <a:xfrm>
                      <a:off x="0" y="0"/>
                      <a:ext cx="3760782" cy="1529810"/>
                    </a:xfrm>
                    <a:prstGeom prst="rect">
                      <a:avLst/>
                    </a:prstGeom>
                  </pic:spPr>
                </pic:pic>
              </a:graphicData>
            </a:graphic>
          </wp:inline>
        </w:drawing>
      </w:r>
    </w:p>
    <w:p w14:paraId="14AE9554" w14:textId="25A8DE26" w:rsidR="00866A61" w:rsidRDefault="00866A61" w:rsidP="00866A61">
      <w:pPr>
        <w:ind w:firstLine="0"/>
        <w:jc w:val="center"/>
        <w:rPr>
          <w:sz w:val="18"/>
          <w:szCs w:val="18"/>
        </w:rPr>
      </w:pPr>
      <w:r w:rsidRPr="00A54DE9">
        <w:rPr>
          <w:b/>
          <w:sz w:val="18"/>
          <w:szCs w:val="18"/>
        </w:rPr>
        <w:t xml:space="preserve">Fig.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615B0C07" w14:textId="3D94B3D4" w:rsidR="00EE3C09" w:rsidRDefault="00614FE4" w:rsidP="00026CCF">
      <w:r>
        <w:t xml:space="preserve">For the input layer, </w:t>
      </w:r>
      <w:r w:rsidR="00327F52">
        <w:t xml:space="preserve">since each </w:t>
      </w:r>
      <w:r w:rsidR="000D4107">
        <w:t xml:space="preserve">instance vector has a related target label, the total </w:t>
      </w:r>
      <w:r w:rsidR="00026CCF">
        <w:t>N</w:t>
      </w:r>
      <w:r w:rsidR="000023E3">
        <w:t xml:space="preserve"> frames</w:t>
      </w:r>
      <w:r w:rsidR="000D4107">
        <w:t xml:space="preserve"> (training data)</w:t>
      </w:r>
      <w:r w:rsidR="000023E3">
        <w:t xml:space="preserve"> of </w:t>
      </w:r>
      <w:r w:rsidR="00026CCF">
        <w:t xml:space="preserve">1D </w:t>
      </w:r>
      <w:r w:rsidR="00C52F84">
        <w:t>input entry vector</w:t>
      </w:r>
      <w:r w:rsidR="000023E3">
        <w:t xml:space="preserve"> with 118 attribu</w:t>
      </w:r>
      <w:r w:rsidR="00026CCF">
        <w:t>tes</w:t>
      </w:r>
      <w:r w:rsidR="00E62AEF">
        <w:t xml:space="preserve"> which given by the </w:t>
      </w:r>
      <w:r w:rsidR="00E62AEF">
        <w:lastRenderedPageBreak/>
        <w:t xml:space="preserve">section 4.1, </w:t>
      </w:r>
      <w:r w:rsidR="00026CCF">
        <w:t>will be sent to LSTM layer. For the hidden</w:t>
      </w:r>
      <w:r w:rsidR="00FC6136">
        <w:t xml:space="preserve">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new memory cell (</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t>) 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EE3C0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EE3C09">
        <w:rPr>
          <w:noProof/>
        </w:rPr>
        <w:t>[5]</w:t>
      </w:r>
      <w:r w:rsidR="00EE3C09">
        <w:fldChar w:fldCharType="end"/>
      </w:r>
      <w:r w:rsidR="00EE3C09">
        <w:t>; In the following formulas</w:t>
      </w:r>
      <w:r w:rsidR="001F3840">
        <w:t xml:space="preserve"> </w:t>
      </w:r>
      <w:r w:rsidR="001F3840">
        <w:fldChar w:fldCharType="begin"/>
      </w:r>
      <w:r w:rsidR="001F3840">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1F3840">
        <w:fldChar w:fldCharType="separate"/>
      </w:r>
      <w:r w:rsidR="001F3840">
        <w:rPr>
          <w:noProof/>
        </w:rPr>
        <w:t>[8]</w:t>
      </w:r>
      <w:r w:rsidR="001F3840">
        <w:fldChar w:fldCharType="end"/>
      </w:r>
      <w:r w:rsidR="00EE3C09">
        <w:t>,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p>
    <w:p w14:paraId="7CE953FD" w14:textId="77777777" w:rsidR="00EE3C09" w:rsidRDefault="00EE3C09" w:rsidP="00EE3C09"/>
    <w:p w14:paraId="1E47FCE2" w14:textId="1707656C" w:rsidR="00EE3C09" w:rsidRDefault="00746B6C"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w:t>
      </w:r>
      <w:r w:rsidR="00EE3C09" w:rsidRPr="0014574D">
        <w:rPr>
          <w:b/>
        </w:rPr>
        <w:t>(4)</w:t>
      </w:r>
    </w:p>
    <w:p w14:paraId="61E8B527" w14:textId="77777777" w:rsidR="00EE3C09" w:rsidRDefault="00EE3C09" w:rsidP="00EE3C09">
      <w:pPr>
        <w:jc w:val="right"/>
      </w:pPr>
    </w:p>
    <w:p w14:paraId="4ABD3A33" w14:textId="194A89F1" w:rsidR="00EE3C09" w:rsidRDefault="00746B6C"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w:t>
      </w:r>
      <w:r w:rsidR="00EE3C09" w:rsidRPr="000973E2">
        <w:rPr>
          <w:b/>
        </w:rPr>
        <w:t>(5)</w:t>
      </w:r>
    </w:p>
    <w:p w14:paraId="586E9709" w14:textId="76BA101C"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w:t>
      </w:r>
      <w:r w:rsidRPr="000973E2">
        <w:rPr>
          <w:b/>
        </w:rPr>
        <w:t>(6)</w:t>
      </w:r>
    </w:p>
    <w:p w14:paraId="749CEBB7" w14:textId="77777777" w:rsidR="00EE3C09" w:rsidRPr="00E525A5" w:rsidRDefault="00EE3C09" w:rsidP="00EE3C09">
      <w:pPr>
        <w:jc w:val="right"/>
      </w:pPr>
    </w:p>
    <w:p w14:paraId="25A50C50" w14:textId="278E07AD"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w:t>
      </w:r>
      <w:r w:rsidRPr="000973E2">
        <w:rPr>
          <w:b/>
        </w:rPr>
        <w:t>(7)</w:t>
      </w:r>
    </w:p>
    <w:p w14:paraId="3704C526" w14:textId="77777777" w:rsidR="00EE3C09" w:rsidRPr="00E525A5" w:rsidRDefault="00EE3C09" w:rsidP="00EE3C09">
      <w:pPr>
        <w:jc w:val="right"/>
      </w:pPr>
    </w:p>
    <w:p w14:paraId="47D61CF3" w14:textId="7CBC397E"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w:t>
      </w:r>
      <w:r w:rsidRPr="000973E2">
        <w:rPr>
          <w:b/>
        </w:rPr>
        <w:t>(8)</w:t>
      </w:r>
    </w:p>
    <w:p w14:paraId="63F8E004" w14:textId="77777777" w:rsidR="00EE3C09" w:rsidRPr="00ED10ED" w:rsidRDefault="00EE3C09" w:rsidP="00EE3C09">
      <w:pPr>
        <w:jc w:val="right"/>
      </w:pPr>
    </w:p>
    <w:p w14:paraId="7C215F7B" w14:textId="0BEB33E7" w:rsidR="00EE3C09" w:rsidRPr="000973E2" w:rsidRDefault="00746B6C" w:rsidP="00EE3C09">
      <w:pPr>
        <w:jc w:val="right"/>
        <w:rPr>
          <w:b/>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w:t>
      </w:r>
      <w:r w:rsidR="00EE3C09" w:rsidRPr="000973E2">
        <w:rPr>
          <w:b/>
        </w:rPr>
        <w:t>(9)</w:t>
      </w:r>
    </w:p>
    <w:p w14:paraId="5932DD43" w14:textId="77777777" w:rsidR="0063633B" w:rsidRDefault="0063633B" w:rsidP="00EE3C09">
      <w:pPr>
        <w:jc w:val="right"/>
      </w:pPr>
    </w:p>
    <w:p w14:paraId="060F5F14" w14:textId="02D3C90C" w:rsidR="00B93745" w:rsidRDefault="00026CCF" w:rsidP="00833F6C">
      <w:r>
        <w:t>In this experiment,</w:t>
      </w:r>
      <w:r w:rsidR="000968D1">
        <w:t xml:space="preserve"> 105 of </w:t>
      </w:r>
      <w:r>
        <w:t xml:space="preserve">hidden neurons were found as the best choice, the output size of LSTM is </w:t>
      </w:r>
      <m:oMath>
        <m:r>
          <w:rPr>
            <w:rFonts w:ascii="Cambria Math" w:hAnsi="Cambria Math"/>
          </w:rPr>
          <m:t>(N×1×105)</m:t>
        </m:r>
      </m:oMath>
      <w:r>
        <w:t>.</w:t>
      </w:r>
    </w:p>
    <w:p w14:paraId="0CACBB5D" w14:textId="444C7CB0"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N×1×105</m:t>
        </m:r>
      </m:oMath>
      <w:r w:rsidR="00CA64AB">
        <w:t>)</w:t>
      </w:r>
      <w:r>
        <w:t xml:space="preserve">. As a standard logistic function, sigmoid function can only result in 0 or 1 when the input is not 0. Thus, it </w:t>
      </w:r>
      <w:r w:rsidR="00CA64AB">
        <w:t xml:space="preserve">can be used to </w:t>
      </w:r>
      <w:r w:rsidR="00533532">
        <w:t>indicate the target facial expression</w:t>
      </w:r>
      <w:r>
        <w:t xml:space="preserve"> quickly</w:t>
      </w:r>
      <w:r w:rsidR="00533532">
        <w:t>.</w:t>
      </w:r>
      <w:r>
        <w:t xml:space="preserve"> </w:t>
      </w:r>
    </w:p>
    <w:p w14:paraId="75585DA8" w14:textId="5BA610FE" w:rsidR="000968D1" w:rsidRDefault="000968D1" w:rsidP="00833F6C">
      <w:r>
        <w:t>In order to keep the balance between training and testing</w:t>
      </w:r>
      <w:r w:rsidR="00D419F0">
        <w:t xml:space="preserve"> sets</w:t>
      </w:r>
      <w:r>
        <w:t>, 80%</w:t>
      </w:r>
      <w:r w:rsidR="00D419F0">
        <w:t xml:space="preserve"> of</w:t>
      </w:r>
      <w:r>
        <w:t xml:space="preserve"> random data will be used in the training process. </w:t>
      </w:r>
      <w:r w:rsidR="005666AD">
        <w:t>After several times of</w:t>
      </w:r>
      <w:r w:rsidR="00EC6C7B">
        <w:t xml:space="preserve"> the </w:t>
      </w:r>
      <w:r>
        <w:t>experiments</w:t>
      </w:r>
      <w:r w:rsidR="00EC6C7B">
        <w:t xml:space="preserve">, </w:t>
      </w:r>
      <w:r>
        <w:t>this paper choose</w:t>
      </w:r>
      <w:r w:rsidR="00A3268C">
        <w:t>s</w:t>
      </w:r>
      <w:r>
        <w:t xml:space="preserve"> </w:t>
      </w:r>
      <w:r w:rsidR="00D419F0">
        <w:t xml:space="preserve">the </w:t>
      </w:r>
      <w:r w:rsidR="00A3268C">
        <w:t>parameter</w:t>
      </w:r>
      <w:r w:rsidR="00D419F0">
        <w:t xml:space="preserve"> with high accurate</w:t>
      </w:r>
      <w:r w:rsidR="00A3268C">
        <w:t xml:space="preserve"> as Table 2 displayed.</w:t>
      </w:r>
    </w:p>
    <w:p w14:paraId="4941A6C8" w14:textId="77777777" w:rsidR="008F0DF0" w:rsidRDefault="008F0DF0" w:rsidP="00833F6C"/>
    <w:p w14:paraId="6E7A0936" w14:textId="4F968357" w:rsidR="008F0DF0" w:rsidRPr="008F0DF0" w:rsidRDefault="008F0DF0" w:rsidP="008F0DF0">
      <w:pPr>
        <w:ind w:firstLine="0"/>
        <w:jc w:val="center"/>
        <w:rPr>
          <w:sz w:val="18"/>
          <w:szCs w:val="18"/>
        </w:rPr>
      </w:pPr>
      <w:r>
        <w:rPr>
          <w:b/>
          <w:sz w:val="18"/>
          <w:szCs w:val="18"/>
        </w:rPr>
        <w:t>Table</w:t>
      </w:r>
      <w:r w:rsidRPr="00A54DE9">
        <w:rPr>
          <w:b/>
          <w:sz w:val="18"/>
          <w:szCs w:val="18"/>
        </w:rPr>
        <w:t xml:space="preserve">.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62AEF">
        <w:rPr>
          <w:sz w:val="18"/>
          <w:szCs w:val="18"/>
        </w:rPr>
        <w:t>Summary of</w:t>
      </w:r>
      <w:r w:rsidRPr="00EE3C09">
        <w:rPr>
          <w:sz w:val="18"/>
          <w:szCs w:val="18"/>
        </w:rPr>
        <w:t xml:space="preserve"> </w:t>
      </w:r>
      <w:r>
        <w:rPr>
          <w:sz w:val="18"/>
          <w:szCs w:val="18"/>
        </w:rPr>
        <w:t>parameters</w:t>
      </w:r>
      <w:r w:rsidR="00E62AEF">
        <w:rPr>
          <w:sz w:val="18"/>
          <w:szCs w:val="18"/>
        </w:rPr>
        <w:t xml:space="preserve"> in Training</w:t>
      </w:r>
    </w:p>
    <w:tbl>
      <w:tblPr>
        <w:tblStyle w:val="TableGrid"/>
        <w:tblW w:w="0" w:type="auto"/>
        <w:jc w:val="center"/>
        <w:tblBorders>
          <w:left w:val="none" w:sz="0" w:space="0" w:color="auto"/>
        </w:tblBorders>
        <w:tblLook w:val="04A0" w:firstRow="1" w:lastRow="0" w:firstColumn="1" w:lastColumn="0" w:noHBand="0" w:noVBand="1"/>
      </w:tblPr>
      <w:tblGrid>
        <w:gridCol w:w="2830"/>
        <w:gridCol w:w="2415"/>
      </w:tblGrid>
      <w:tr w:rsidR="00C52F84" w14:paraId="4E65667B" w14:textId="77777777" w:rsidTr="008333CD">
        <w:trPr>
          <w:jc w:val="center"/>
        </w:trPr>
        <w:tc>
          <w:tcPr>
            <w:tcW w:w="2830" w:type="dxa"/>
            <w:tcBorders>
              <w:right w:val="nil"/>
            </w:tcBorders>
            <w:shd w:val="clear" w:color="auto" w:fill="E7E6E6" w:themeFill="background2"/>
          </w:tcPr>
          <w:p w14:paraId="0F629DDC" w14:textId="7E6AC121" w:rsidR="00C52F84" w:rsidRPr="00A54DE9" w:rsidRDefault="00C52F84" w:rsidP="008F0DF0">
            <w:pPr>
              <w:ind w:firstLine="0"/>
              <w:rPr>
                <w:b/>
                <w:sz w:val="18"/>
                <w:szCs w:val="18"/>
              </w:rPr>
            </w:pPr>
            <w:r w:rsidRPr="00A54DE9">
              <w:rPr>
                <w:b/>
                <w:sz w:val="18"/>
                <w:szCs w:val="18"/>
              </w:rPr>
              <w:t>Hyperparameter</w:t>
            </w:r>
          </w:p>
        </w:tc>
        <w:tc>
          <w:tcPr>
            <w:tcW w:w="2415" w:type="dxa"/>
            <w:tcBorders>
              <w:left w:val="nil"/>
              <w:right w:val="nil"/>
            </w:tcBorders>
            <w:shd w:val="clear" w:color="auto" w:fill="E7E6E6" w:themeFill="background2"/>
          </w:tcPr>
          <w:p w14:paraId="554EC10F" w14:textId="7B408118" w:rsidR="00C52F84" w:rsidRPr="00A54DE9" w:rsidRDefault="00C52F84" w:rsidP="008F0DF0">
            <w:pPr>
              <w:ind w:firstLine="0"/>
              <w:jc w:val="center"/>
              <w:rPr>
                <w:b/>
                <w:sz w:val="18"/>
                <w:szCs w:val="18"/>
              </w:rPr>
            </w:pPr>
            <w:r w:rsidRPr="00A54DE9">
              <w:rPr>
                <w:b/>
                <w:sz w:val="18"/>
                <w:szCs w:val="18"/>
              </w:rPr>
              <w:t>Value</w:t>
            </w:r>
          </w:p>
        </w:tc>
      </w:tr>
      <w:tr w:rsidR="00C52F84" w14:paraId="34C66050" w14:textId="77777777" w:rsidTr="008333CD">
        <w:trPr>
          <w:jc w:val="center"/>
        </w:trPr>
        <w:tc>
          <w:tcPr>
            <w:tcW w:w="2830" w:type="dxa"/>
            <w:tcBorders>
              <w:right w:val="nil"/>
            </w:tcBorders>
          </w:tcPr>
          <w:p w14:paraId="231963DD" w14:textId="2A80D4E2" w:rsidR="00C52F84" w:rsidRDefault="00C52F84" w:rsidP="008F0DF0">
            <w:pPr>
              <w:ind w:firstLine="0"/>
            </w:pPr>
            <w:r>
              <w:t>Number of features(attributes)</w:t>
            </w:r>
          </w:p>
        </w:tc>
        <w:tc>
          <w:tcPr>
            <w:tcW w:w="2415" w:type="dxa"/>
            <w:tcBorders>
              <w:left w:val="nil"/>
              <w:right w:val="nil"/>
            </w:tcBorders>
          </w:tcPr>
          <w:p w14:paraId="2018CD55" w14:textId="7EB6C5A7" w:rsidR="00C52F84" w:rsidRDefault="00C52F84" w:rsidP="008F0DF0">
            <w:pPr>
              <w:ind w:firstLine="0"/>
              <w:jc w:val="center"/>
            </w:pPr>
            <w:r>
              <w:t>118</w:t>
            </w:r>
          </w:p>
        </w:tc>
      </w:tr>
      <w:tr w:rsidR="00C52F84" w14:paraId="7D367D1D" w14:textId="77777777" w:rsidTr="008333CD">
        <w:trPr>
          <w:jc w:val="center"/>
        </w:trPr>
        <w:tc>
          <w:tcPr>
            <w:tcW w:w="2830" w:type="dxa"/>
            <w:tcBorders>
              <w:right w:val="nil"/>
            </w:tcBorders>
          </w:tcPr>
          <w:p w14:paraId="39699BEE" w14:textId="585A6F52" w:rsidR="00C52F84" w:rsidRDefault="00C52F84" w:rsidP="008F0DF0">
            <w:pPr>
              <w:ind w:firstLine="0"/>
            </w:pPr>
            <w:r>
              <w:t>Output Classes</w:t>
            </w:r>
          </w:p>
        </w:tc>
        <w:tc>
          <w:tcPr>
            <w:tcW w:w="2415" w:type="dxa"/>
            <w:tcBorders>
              <w:left w:val="nil"/>
              <w:right w:val="nil"/>
            </w:tcBorders>
          </w:tcPr>
          <w:p w14:paraId="238FBC26" w14:textId="206D7655" w:rsidR="00C52F84" w:rsidRDefault="00C52F84" w:rsidP="008F0DF0">
            <w:pPr>
              <w:ind w:firstLine="0"/>
              <w:jc w:val="center"/>
            </w:pPr>
            <w:r>
              <w:t>2</w:t>
            </w:r>
          </w:p>
        </w:tc>
      </w:tr>
      <w:tr w:rsidR="00C52F84" w14:paraId="01C8B4EF" w14:textId="77777777" w:rsidTr="008333CD">
        <w:trPr>
          <w:jc w:val="center"/>
        </w:trPr>
        <w:tc>
          <w:tcPr>
            <w:tcW w:w="2830" w:type="dxa"/>
            <w:tcBorders>
              <w:right w:val="nil"/>
            </w:tcBorders>
          </w:tcPr>
          <w:p w14:paraId="2E6AB573" w14:textId="4598483B" w:rsidR="00C52F84" w:rsidRDefault="00C52F84" w:rsidP="008F0DF0">
            <w:pPr>
              <w:ind w:firstLine="0"/>
            </w:pPr>
            <w:r>
              <w:t>Number of Hidden Neurons</w:t>
            </w:r>
          </w:p>
        </w:tc>
        <w:tc>
          <w:tcPr>
            <w:tcW w:w="2415" w:type="dxa"/>
            <w:tcBorders>
              <w:left w:val="nil"/>
              <w:right w:val="nil"/>
            </w:tcBorders>
          </w:tcPr>
          <w:p w14:paraId="4EBFD69E" w14:textId="4A67A2F9" w:rsidR="00C52F84" w:rsidRDefault="00C52F84" w:rsidP="008F0DF0">
            <w:pPr>
              <w:ind w:firstLine="0"/>
              <w:jc w:val="center"/>
            </w:pPr>
            <w:r>
              <w:t>105</w:t>
            </w:r>
          </w:p>
        </w:tc>
      </w:tr>
      <w:tr w:rsidR="00C52F84" w14:paraId="267779FE" w14:textId="77777777" w:rsidTr="008333CD">
        <w:trPr>
          <w:jc w:val="center"/>
        </w:trPr>
        <w:tc>
          <w:tcPr>
            <w:tcW w:w="2830" w:type="dxa"/>
            <w:tcBorders>
              <w:right w:val="nil"/>
            </w:tcBorders>
          </w:tcPr>
          <w:p w14:paraId="0BD1DCB1" w14:textId="1F236252" w:rsidR="00C52F84" w:rsidRDefault="00C52F84" w:rsidP="008F0DF0">
            <w:pPr>
              <w:ind w:firstLine="0"/>
            </w:pPr>
            <w:r>
              <w:t>Learning Rate</w:t>
            </w:r>
          </w:p>
        </w:tc>
        <w:tc>
          <w:tcPr>
            <w:tcW w:w="2415" w:type="dxa"/>
            <w:tcBorders>
              <w:left w:val="nil"/>
              <w:right w:val="nil"/>
            </w:tcBorders>
          </w:tcPr>
          <w:p w14:paraId="0D0C17B2" w14:textId="75F0CDC2" w:rsidR="00C52F84" w:rsidRDefault="00C52F84" w:rsidP="008F0DF0">
            <w:pPr>
              <w:ind w:firstLine="0"/>
              <w:jc w:val="center"/>
            </w:pPr>
            <w:r>
              <w:t>0.0099</w:t>
            </w:r>
          </w:p>
        </w:tc>
      </w:tr>
      <w:tr w:rsidR="00C52F84" w14:paraId="1BD94995" w14:textId="77777777" w:rsidTr="008333CD">
        <w:trPr>
          <w:jc w:val="center"/>
        </w:trPr>
        <w:tc>
          <w:tcPr>
            <w:tcW w:w="2830" w:type="dxa"/>
            <w:tcBorders>
              <w:right w:val="nil"/>
            </w:tcBorders>
          </w:tcPr>
          <w:p w14:paraId="508FB993" w14:textId="0CA10CE7" w:rsidR="00C52F84" w:rsidRDefault="00C52F84" w:rsidP="008F0DF0">
            <w:pPr>
              <w:ind w:firstLine="0"/>
            </w:pPr>
            <w:r>
              <w:t>Number of Epoch</w:t>
            </w:r>
          </w:p>
        </w:tc>
        <w:tc>
          <w:tcPr>
            <w:tcW w:w="2415" w:type="dxa"/>
            <w:tcBorders>
              <w:left w:val="nil"/>
              <w:right w:val="nil"/>
            </w:tcBorders>
          </w:tcPr>
          <w:p w14:paraId="34CF0E00" w14:textId="477B2F05" w:rsidR="00C52F84" w:rsidRDefault="00C52F84" w:rsidP="008F0DF0">
            <w:pPr>
              <w:ind w:firstLine="0"/>
              <w:jc w:val="center"/>
            </w:pPr>
            <w:r>
              <w:t>30</w:t>
            </w:r>
          </w:p>
        </w:tc>
      </w:tr>
      <w:tr w:rsidR="00E62AEF" w14:paraId="0FD2D490" w14:textId="77777777" w:rsidTr="008333CD">
        <w:trPr>
          <w:jc w:val="center"/>
        </w:trPr>
        <w:tc>
          <w:tcPr>
            <w:tcW w:w="2830" w:type="dxa"/>
            <w:tcBorders>
              <w:right w:val="nil"/>
            </w:tcBorders>
          </w:tcPr>
          <w:p w14:paraId="7BA80D95" w14:textId="64628136" w:rsidR="00E62AEF" w:rsidRDefault="00E62AEF" w:rsidP="008F0DF0">
            <w:pPr>
              <w:ind w:firstLine="0"/>
            </w:pPr>
            <w:r>
              <w:t>Optimizer</w:t>
            </w:r>
          </w:p>
        </w:tc>
        <w:tc>
          <w:tcPr>
            <w:tcW w:w="2415" w:type="dxa"/>
            <w:tcBorders>
              <w:left w:val="nil"/>
              <w:right w:val="nil"/>
            </w:tcBorders>
          </w:tcPr>
          <w:p w14:paraId="791E05D6" w14:textId="42E38033" w:rsidR="00E62AEF" w:rsidRDefault="00E62AEF" w:rsidP="008F0DF0">
            <w:pPr>
              <w:ind w:firstLine="0"/>
              <w:jc w:val="center"/>
            </w:pPr>
            <w:r>
              <w:t>Adam</w:t>
            </w:r>
          </w:p>
        </w:tc>
      </w:tr>
      <w:tr w:rsidR="00E62AEF" w14:paraId="4EAC7060" w14:textId="77777777" w:rsidTr="008333CD">
        <w:trPr>
          <w:jc w:val="center"/>
        </w:trPr>
        <w:tc>
          <w:tcPr>
            <w:tcW w:w="2830" w:type="dxa"/>
            <w:tcBorders>
              <w:right w:val="nil"/>
            </w:tcBorders>
          </w:tcPr>
          <w:p w14:paraId="4118FD49" w14:textId="6BD77D99" w:rsidR="00E62AEF" w:rsidRDefault="00E62AEF" w:rsidP="008F0DF0">
            <w:pPr>
              <w:ind w:firstLine="0"/>
            </w:pPr>
            <w:r>
              <w:t>Loss Function</w:t>
            </w:r>
          </w:p>
        </w:tc>
        <w:tc>
          <w:tcPr>
            <w:tcW w:w="2415" w:type="dxa"/>
            <w:tcBorders>
              <w:left w:val="nil"/>
              <w:right w:val="nil"/>
            </w:tcBorders>
          </w:tcPr>
          <w:p w14:paraId="76B9BD9F" w14:textId="48B1F684" w:rsidR="00E62AEF" w:rsidRDefault="00E62AEF" w:rsidP="008F0DF0">
            <w:pPr>
              <w:ind w:firstLine="0"/>
              <w:jc w:val="center"/>
            </w:pPr>
            <w:r>
              <w:t>Cross</w:t>
            </w:r>
            <w:r w:rsidR="003601FB">
              <w:t>-</w:t>
            </w:r>
            <w:r>
              <w:t>Entropy</w:t>
            </w:r>
          </w:p>
        </w:tc>
      </w:tr>
    </w:tbl>
    <w:p w14:paraId="1C98E0E1" w14:textId="77777777" w:rsidR="00A3268C" w:rsidRDefault="00A3268C" w:rsidP="00833F6C"/>
    <w:p w14:paraId="1C092FEC" w14:textId="3F56D739" w:rsidR="00EC6C7B" w:rsidRDefault="003D4364" w:rsidP="00833F6C">
      <w:r>
        <w:t xml:space="preserve">Adam </w:t>
      </w:r>
      <w:r>
        <w:fldChar w:fldCharType="begin"/>
      </w:r>
      <w:r w:rsidR="00BD20F4">
        <w:instrText xml:space="preserve"> ADDIN EN.CITE &lt;EndNote&gt;&lt;Cite&gt;&lt;Author&gt;Kingma&lt;/Author&gt;&lt;Year&gt;2014&lt;/Year&gt;&lt;RecNum&gt;22&lt;/RecNum&gt;&lt;DisplayText&gt;[11]&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fldChar w:fldCharType="separate"/>
      </w:r>
      <w:r w:rsidR="00BD20F4">
        <w:rPr>
          <w:noProof/>
        </w:rPr>
        <w:t>[11]</w:t>
      </w:r>
      <w:r>
        <w:fldChar w:fldCharType="end"/>
      </w:r>
      <w:r>
        <w:t xml:space="preserve"> as a first-order-gradient-based optimizer, i</w:t>
      </w:r>
      <w:r w:rsidR="0097098C">
        <w:t xml:space="preserve">t can </w:t>
      </w:r>
      <w:r w:rsidR="00787C6A">
        <w:t>achieve fast convergence</w:t>
      </w:r>
      <w:r w:rsidR="000C066C">
        <w:t xml:space="preserve"> and perform well in deep learning</w:t>
      </w:r>
      <w:r w:rsidR="00787C6A">
        <w:t xml:space="preserve">, </w:t>
      </w:r>
      <w:r w:rsidR="00006E9D">
        <w:t>thus by using it, less epoch will be needed</w:t>
      </w:r>
      <w:r w:rsidR="002B1EDB">
        <w:t xml:space="preserve"> </w:t>
      </w:r>
      <w:r w:rsidR="002B1EDB">
        <w:fldChar w:fldCharType="begin"/>
      </w:r>
      <w:r w:rsidR="002B1EDB">
        <w:instrText xml:space="preserve"> ADDIN EN.CITE &lt;EndNote&gt;&lt;Cite&gt;&lt;Author&gt;Sinha&lt;/Author&gt;&lt;Year&gt;2017&lt;/Year&gt;&lt;RecNum&gt;47&lt;/RecNum&gt;&lt;DisplayText&gt;[12]&lt;/DisplayText&gt;&lt;record&gt;&lt;rec-number&gt;47&lt;/rec-number&gt;&lt;foreign-keys&gt;&lt;key app="EN" db-id="wrp5zvp05zppzueewsvxvp95d5r5xpvp20wd" timestamp="1527150764"&gt;47&lt;/key&gt;&lt;/foreign-keys&gt;&lt;ref-type name="Electronic Article"&gt;43&lt;/ref-type&gt;&lt;contributors&gt;&lt;authors&gt;&lt;author&gt;Sinha, Abhishek&lt;/author&gt;&lt;author&gt;Sarkar, Mausoom&lt;/author&gt;&lt;author&gt;Mukherjee, Aahitagni&lt;/author&gt;&lt;author&gt;Krishnamurthy, Balaji&lt;/author&gt;&lt;/authors&gt;&lt;/contributors&gt;&lt;titles&gt;&lt;title&gt;Introspection: Accelerating Neural Network Training By Learning Weight Evolution&lt;/title&gt;&lt;secondary-title&gt;ArXiv e-prints&lt;/secondary-title&gt;&lt;/titles&gt;&lt;periodical&gt;&lt;full-title&gt;ArXiv e-prints&lt;/full-title&gt;&lt;/periodical&gt;&lt;keywords&gt;&lt;keyword&gt;Computer Science - Learning&lt;/keyword&gt;&lt;/keywords&gt;&lt;dates&gt;&lt;year&gt;2017&lt;/year&gt;&lt;pub-dates&gt;&lt;date&gt;April 01, 2017&lt;/date&gt;&lt;/pub-dates&gt;&lt;/dates&gt;&lt;urls&gt;&lt;related-urls&gt;&lt;url&gt;https://ui.adsabs.harvard.edu/#abs/2017arXiv170404959S&lt;/url&gt;&lt;/related-urls&gt;&lt;/urls&gt;&lt;/record&gt;&lt;/Cite&gt;&lt;/EndNote&gt;</w:instrText>
      </w:r>
      <w:r w:rsidR="002B1EDB">
        <w:fldChar w:fldCharType="separate"/>
      </w:r>
      <w:r w:rsidR="002B1EDB">
        <w:rPr>
          <w:noProof/>
        </w:rPr>
        <w:t>[12]</w:t>
      </w:r>
      <w:r w:rsidR="002B1EDB">
        <w:fldChar w:fldCharType="end"/>
      </w:r>
      <w:r>
        <w:t>.</w:t>
      </w:r>
      <w:r w:rsidR="003601FB">
        <w:t xml:space="preserve"> </w:t>
      </w:r>
      <w:r w:rsidR="00D31292">
        <w:t>Following Cross-Entropy</w:t>
      </w:r>
      <w:r w:rsidR="0014574D">
        <w:t xml:space="preserve"> </w:t>
      </w:r>
      <w:r w:rsidR="0014574D">
        <w:fldChar w:fldCharType="begin"/>
      </w:r>
      <w:r w:rsidR="0014574D">
        <w:instrText xml:space="preserve"> ADDIN EN.CITE &lt;EndNote&gt;&lt;Cite&gt;&lt;Author&gt;Pytorch.org&lt;/Author&gt;&lt;RecNum&gt;49&lt;/RecNum&gt;&lt;DisplayText&gt;[13]&lt;/DisplayText&gt;&lt;record&gt;&lt;rec-number&gt;49&lt;/rec-number&gt;&lt;foreign-keys&gt;&lt;key app="EN" db-id="wrp5zvp05zppzueewsvxvp95d5r5xpvp20wd" timestamp="1527163036"&gt;49&lt;/key&gt;&lt;/foreign-keys&gt;&lt;ref-type name="Journal Article"&gt;17&lt;/ref-type&gt;&lt;contributors&gt;&lt;authors&gt;&lt;author&gt;Pytorch.org&lt;/author&gt;&lt;/authors&gt;&lt;/contributors&gt;&lt;titles&gt;&lt;title&gt;torch.nn — PyTorch master documentation&lt;/title&gt;&lt;/titles&gt;&lt;dates&gt;&lt;/dates&gt;&lt;urls&gt;&lt;related-urls&gt;&lt;url&gt;https://pytorch.org/docs/master/nn.html#torch.nn.CrossEntropyLoss&lt;/url&gt;&lt;/related-urls&gt;&lt;/urls&gt;&lt;/record&gt;&lt;/Cite&gt;&lt;/EndNote&gt;</w:instrText>
      </w:r>
      <w:r w:rsidR="0014574D">
        <w:fldChar w:fldCharType="separate"/>
      </w:r>
      <w:r w:rsidR="0014574D">
        <w:rPr>
          <w:noProof/>
        </w:rPr>
        <w:t>[13]</w:t>
      </w:r>
      <w:r w:rsidR="0014574D">
        <w:fldChar w:fldCharType="end"/>
      </w:r>
      <w:r w:rsidR="00F71820">
        <w:t xml:space="preserve"> which combined with the SoftMax</w:t>
      </w:r>
      <w:r w:rsidR="00D31292">
        <w:t xml:space="preserve"> is used as the loss function</w:t>
      </w:r>
      <w:r w:rsidR="00F71820">
        <w:t xml:space="preserve"> to</w:t>
      </w:r>
      <w:r w:rsidR="008F6999">
        <w:t xml:space="preserve"> calculate the differences between the output values of model and the a</w:t>
      </w:r>
      <w:r w:rsidR="000C4AB0">
        <w:t>ctual target value;</w:t>
      </w:r>
      <w:r w:rsidR="008F6999">
        <w:t xml:space="preserve"> then the gradient </w:t>
      </w:r>
      <w:r w:rsidR="000C4AB0">
        <w:t>of cross-entropy will be calculated through backpropagation and fed to the Adam optimizer</w:t>
      </w:r>
      <w:r w:rsidR="00F71820">
        <w:t>:</w:t>
      </w:r>
    </w:p>
    <w:p w14:paraId="6154D33A" w14:textId="01D39212" w:rsidR="00F71820" w:rsidRPr="0014574D" w:rsidRDefault="00F71820" w:rsidP="00833F6C">
      <w:pPr>
        <w:rPr>
          <w:lang w:val="en-AU" w:eastAsia="zh-CN"/>
        </w:rPr>
      </w:pPr>
      <m:oMathPara>
        <m:oMath>
          <m:r>
            <w:rPr>
              <w:rFonts w:ascii="Cambria Math" w:hAnsi="Cambria Math"/>
              <w:lang w:val="en-AU" w:eastAsia="zh-CN"/>
            </w:rPr>
            <m:t>Loss</m:t>
          </m:r>
          <m:d>
            <m:dPr>
              <m:ctrlPr>
                <w:rPr>
                  <w:rFonts w:ascii="Cambria Math" w:hAnsi="Cambria Math"/>
                  <w:i/>
                  <w:lang w:val="en-AU" w:eastAsia="zh-CN"/>
                </w:rPr>
              </m:ctrlPr>
            </m:dPr>
            <m:e>
              <m:r>
                <w:rPr>
                  <w:rFonts w:ascii="Cambria Math" w:hAnsi="Cambria Math"/>
                  <w:lang w:val="en-AU" w:eastAsia="zh-CN"/>
                </w:rPr>
                <m:t>x,class</m:t>
              </m:r>
            </m:e>
          </m:d>
          <m:r>
            <w:rPr>
              <w:rFonts w:ascii="Cambria Math" w:hAnsi="Cambria Math"/>
              <w:lang w:val="en-AU" w:eastAsia="zh-CN"/>
            </w:rPr>
            <m:t>=-</m:t>
          </m:r>
          <m:func>
            <m:funcPr>
              <m:ctrlPr>
                <w:rPr>
                  <w:rFonts w:ascii="Cambria Math" w:hAnsi="Cambria Math"/>
                  <w:lang w:val="en-AU" w:eastAsia="zh-CN"/>
                </w:rPr>
              </m:ctrlPr>
            </m:funcPr>
            <m:fName>
              <m:r>
                <m:rPr>
                  <m:sty m:val="p"/>
                </m:rPr>
                <w:rPr>
                  <w:rFonts w:ascii="Cambria Math" w:hAnsi="Cambria Math"/>
                  <w:lang w:val="en-AU" w:eastAsia="zh-CN"/>
                </w:rPr>
                <m:t>log</m:t>
              </m:r>
              <m:ctrlPr>
                <w:rPr>
                  <w:rFonts w:ascii="Cambria Math" w:hAnsi="Cambria Math"/>
                  <w:i/>
                  <w:lang w:val="en-AU" w:eastAsia="zh-CN"/>
                </w:rPr>
              </m:ctrlPr>
            </m:fName>
            <m:e>
              <m:d>
                <m:dPr>
                  <m:ctrlPr>
                    <w:rPr>
                      <w:rFonts w:ascii="Cambria Math" w:hAnsi="Cambria Math"/>
                      <w:i/>
                      <w:lang w:val="en-AU" w:eastAsia="zh-CN"/>
                    </w:rPr>
                  </m:ctrlPr>
                </m:dPr>
                <m:e>
                  <m:f>
                    <m:fPr>
                      <m:ctrlPr>
                        <w:rPr>
                          <w:rFonts w:ascii="Cambria Math" w:hAnsi="Cambria Math"/>
                          <w:i/>
                          <w:lang w:val="en-AU" w:eastAsia="zh-CN"/>
                        </w:rPr>
                      </m:ctrlPr>
                    </m:fPr>
                    <m:num>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class</m:t>
                                  </m:r>
                                </m:e>
                              </m:d>
                            </m:e>
                          </m:d>
                        </m:e>
                      </m:func>
                    </m:num>
                    <m:den>
                      <m:nary>
                        <m:naryPr>
                          <m:chr m:val="∑"/>
                          <m:limLoc m:val="undOvr"/>
                          <m:ctrlPr>
                            <w:rPr>
                              <w:rFonts w:ascii="Cambria Math" w:hAnsi="Cambria Math"/>
                              <w:i/>
                              <w:lang w:val="en-AU" w:eastAsia="zh-CN"/>
                            </w:rPr>
                          </m:ctrlPr>
                        </m:naryPr>
                        <m:sub>
                          <m:r>
                            <w:rPr>
                              <w:rFonts w:ascii="Cambria Math" w:hAnsi="Cambria Math"/>
                              <w:lang w:val="en-AU" w:eastAsia="zh-CN"/>
                            </w:rPr>
                            <m:t>i</m:t>
                          </m:r>
                        </m:sub>
                        <m:sup>
                          <m:r>
                            <w:rPr>
                              <w:rFonts w:ascii="Cambria Math" w:hAnsi="Cambria Math"/>
                              <w:lang w:val="en-AU" w:eastAsia="zh-CN"/>
                            </w:rPr>
                            <m:t>n</m:t>
                          </m:r>
                        </m:sup>
                        <m:e>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i</m:t>
                                      </m:r>
                                    </m:e>
                                  </m:d>
                                </m:e>
                              </m:d>
                            </m:e>
                          </m:func>
                        </m:e>
                      </m:nary>
                    </m:den>
                  </m:f>
                </m:e>
              </m:d>
            </m:e>
          </m:func>
        </m:oMath>
      </m:oMathPara>
    </w:p>
    <w:p w14:paraId="2C975D0F" w14:textId="7850FC84" w:rsidR="0014574D" w:rsidRPr="005D7BE7" w:rsidRDefault="00EC4FEE" w:rsidP="00833F6C">
      <w:pPr>
        <w:rPr>
          <w:lang w:val="en-AU" w:eastAsia="zh-CN"/>
        </w:rPr>
      </w:pPr>
      <w:r>
        <w:rPr>
          <w:lang w:val="en-AU" w:eastAsia="zh-CN"/>
        </w:rPr>
        <w:lastRenderedPageBreak/>
        <w:t xml:space="preserve">There are n classes. </w:t>
      </w:r>
      <w:r w:rsidR="0014574D">
        <w:rPr>
          <w:lang w:val="en-AU" w:eastAsia="zh-CN"/>
        </w:rPr>
        <w:t xml:space="preserve">The x is the output given by the deep learning model, the class is the target </w:t>
      </w:r>
      <w:r>
        <w:rPr>
          <w:lang w:val="en-AU" w:eastAsia="zh-CN"/>
        </w:rPr>
        <w:t>output.</w:t>
      </w:r>
    </w:p>
    <w:p w14:paraId="4881D1CA" w14:textId="6AFB540A" w:rsidR="002F1EF9" w:rsidRPr="009A3755" w:rsidRDefault="002F1EF9" w:rsidP="002F1EF9">
      <w:pPr>
        <w:pStyle w:val="heading20"/>
        <w:outlineLvl w:val="0"/>
      </w:pPr>
      <w:r>
        <w:t>4.3   Model Testing</w:t>
      </w:r>
      <w:r w:rsidRPr="009A3755">
        <w:t xml:space="preserve"> </w:t>
      </w:r>
      <w:r w:rsidR="00E63116">
        <w:t xml:space="preserve">and </w:t>
      </w:r>
      <w:r w:rsidR="00782CA6">
        <w:t>Validation</w:t>
      </w:r>
    </w:p>
    <w:p w14:paraId="5FA20C07" w14:textId="77777777" w:rsidR="003D6BB1" w:rsidRPr="00F86C0C" w:rsidRDefault="003D6BB1" w:rsidP="00E63116">
      <w:pPr>
        <w:ind w:firstLine="0"/>
        <w:rPr>
          <w:rFonts w:hint="eastAsia"/>
          <w:lang w:val="en-AU" w:eastAsia="zh-CN"/>
        </w:rPr>
      </w:pPr>
      <w:bookmarkStart w:id="0" w:name="_GoBack"/>
      <w:bookmarkEnd w:id="0"/>
    </w:p>
    <w:p w14:paraId="3759FE70" w14:textId="262474D0" w:rsidR="00E63116" w:rsidRPr="00F86C0C" w:rsidRDefault="00E63116" w:rsidP="00F86C0C">
      <w:r w:rsidRPr="00F86C0C">
        <w:t>The accuracy is calculated by F-score</w:t>
      </w:r>
      <w:r w:rsidR="00782CA6" w:rsidRPr="00F86C0C">
        <w:t xml:space="preserve"> </w:t>
      </w:r>
      <w:r w:rsidR="00782CA6" w:rsidRPr="00F86C0C">
        <w:fldChar w:fldCharType="begin"/>
      </w:r>
      <w:r w:rsidR="0014574D" w:rsidRPr="00F86C0C">
        <w:instrText xml:space="preserve"> ADDIN EN.CITE &lt;EndNote&gt;&lt;Cite&gt;&lt;Author&gt;Fawcett&lt;/Author&gt;&lt;Year&gt;2006&lt;/Year&gt;&lt;RecNum&gt;26&lt;/RecNum&gt;&lt;DisplayText&gt;[14]&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rsidRPr="00F86C0C">
        <w:fldChar w:fldCharType="separate"/>
      </w:r>
      <w:r w:rsidR="0014574D" w:rsidRPr="00F86C0C">
        <w:t>[14]</w:t>
      </w:r>
      <w:r w:rsidR="00782CA6" w:rsidRPr="00F86C0C">
        <w:fldChar w:fldCharType="end"/>
      </w:r>
      <w:r w:rsidR="00782CA6" w:rsidRPr="00F86C0C">
        <w:t>, where “tp” means all prediction and actual values are negative, “fn” means prediction is positive while actual value is negative, “fp” has opposite meaning of “fn”</w:t>
      </w:r>
      <w:r w:rsidRPr="00F86C0C">
        <w:t>:</w:t>
      </w:r>
    </w:p>
    <w:p w14:paraId="011DD359" w14:textId="5596967C" w:rsidR="00E63116" w:rsidRPr="00E63116" w:rsidRDefault="00746B6C" w:rsidP="00E63116">
      <w:pPr>
        <w:ind w:firstLine="0"/>
      </w:pPr>
      <m:oMathPara>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m:oMathPara>
    </w:p>
    <w:p w14:paraId="0D17E9F8" w14:textId="6977772E" w:rsidR="00E63116" w:rsidRDefault="00E63116" w:rsidP="00E63116">
      <w:pPr>
        <w:ind w:firstLine="0"/>
      </w:pPr>
    </w:p>
    <w:p w14:paraId="2724005F" w14:textId="2995543B" w:rsidR="00E63116" w:rsidRPr="00E63116" w:rsidRDefault="00E63116" w:rsidP="00E63116">
      <w:pPr>
        <w:ind w:firstLine="0"/>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60CD2B75" w14:textId="3A09010B" w:rsidR="00E63116" w:rsidRDefault="00E63116" w:rsidP="00E63116">
      <w:pPr>
        <w:ind w:firstLine="0"/>
      </w:pPr>
    </w:p>
    <w:p w14:paraId="0679DF29" w14:textId="02A317C8" w:rsidR="00E63116" w:rsidRPr="009B1D59" w:rsidRDefault="00E63116" w:rsidP="00E63116">
      <w:pPr>
        <w:ind w:firstLine="0"/>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63477C8B" w14:textId="67972F74" w:rsidR="002F1EF9" w:rsidRDefault="002F1EF9" w:rsidP="00E63116">
      <w:r w:rsidRPr="009B1D59">
        <w:t xml:space="preserve">. </w:t>
      </w:r>
    </w:p>
    <w:p w14:paraId="0A84C155" w14:textId="77777777" w:rsidR="00833F6C" w:rsidRPr="009A3755" w:rsidRDefault="00833F6C" w:rsidP="00E85A60">
      <w:pPr>
        <w:pStyle w:val="heading10"/>
        <w:outlineLvl w:val="0"/>
      </w:pPr>
      <w:r>
        <w:t>5</w:t>
      </w:r>
      <w:r w:rsidRPr="009A3755">
        <w:t xml:space="preserve">   </w:t>
      </w:r>
      <w:r>
        <w:t>Results and Discussion</w:t>
      </w:r>
    </w:p>
    <w:p w14:paraId="21F99958" w14:textId="77777777" w:rsidR="00833F6C" w:rsidRDefault="00833F6C" w:rsidP="00F86C0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7F7C9909" w14:textId="77777777" w:rsidR="00833F6C" w:rsidRDefault="00833F6C" w:rsidP="00833F6C">
      <w:r w:rsidRPr="009B1D59">
        <w:t xml:space="preserve">Use 10-point type for the name(s) of the author(s) and 9-point type for the address(es) and the abstract. For the main text, please use 10-point type and single-line spacing. We recommend the use of Computer Modern Roman or Times. Italic type may be used to emphasize words in running text. Bold type and underlining should be avoided. </w:t>
      </w:r>
    </w:p>
    <w:p w14:paraId="6A07E6D4" w14:textId="77777777" w:rsidR="00833F6C" w:rsidRPr="009A3755" w:rsidRDefault="00833F6C" w:rsidP="00E85A60">
      <w:pPr>
        <w:pStyle w:val="heading10"/>
        <w:outlineLvl w:val="0"/>
      </w:pPr>
      <w:r>
        <w:t>6</w:t>
      </w:r>
      <w:r w:rsidRPr="009A3755">
        <w:t xml:space="preserve">   </w:t>
      </w:r>
      <w:r>
        <w:t>Conclusion and Future Work</w:t>
      </w:r>
    </w:p>
    <w:p w14:paraId="4C2F36E5" w14:textId="77777777" w:rsidR="00833F6C" w:rsidRDefault="00833F6C" w:rsidP="00F86C0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4A59CDE7" w14:textId="77777777" w:rsidR="00833F6C" w:rsidRDefault="00833F6C" w:rsidP="00833F6C">
      <w:r w:rsidRPr="009B1D59">
        <w:t xml:space="preserve">Use 10-point type for the name(s) of the author(s) and 9-point type for the address(es) and the abstract. For the main text, please use 10-point type and single-line spacing. We recommend the use of Computer Modern Roman or Times. Italic type may be used to emphasize words in running text. Bold type and underlining should be avoided. </w:t>
      </w:r>
    </w:p>
    <w:p w14:paraId="62A932EC" w14:textId="7F67F7D1" w:rsidR="00941C3B" w:rsidRDefault="00833F6C" w:rsidP="00FC6136">
      <w:pPr>
        <w:pStyle w:val="heading10"/>
        <w:outlineLvl w:val="0"/>
      </w:pPr>
      <w:r w:rsidRPr="009A3755">
        <w:lastRenderedPageBreak/>
        <w:t>References</w:t>
      </w:r>
    </w:p>
    <w:p w14:paraId="1EA9D496" w14:textId="5A9ADB15" w:rsidR="0014574D" w:rsidRPr="0014574D" w:rsidRDefault="00941C3B" w:rsidP="0014574D">
      <w:pPr>
        <w:pStyle w:val="EndNoteBibliography"/>
        <w:ind w:left="720" w:hanging="720"/>
        <w:rPr>
          <w:noProof/>
        </w:rPr>
      </w:pPr>
      <w:r>
        <w:fldChar w:fldCharType="begin"/>
      </w:r>
      <w:r>
        <w:instrText xml:space="preserve"> ADDIN EN.REFLIST </w:instrText>
      </w:r>
      <w:r>
        <w:fldChar w:fldCharType="separate"/>
      </w:r>
      <w:r w:rsidR="0014574D" w:rsidRPr="0014574D">
        <w:rPr>
          <w:noProof/>
        </w:rPr>
        <w:t>[1]</w:t>
      </w:r>
      <w:r w:rsidR="0014574D" w:rsidRPr="0014574D">
        <w:rPr>
          <w:noProof/>
        </w:rPr>
        <w:tab/>
        <w:t xml:space="preserve">D. Walawalkar, "Grammatical facial expression recognition using customized deep neural network architecture," </w:t>
      </w:r>
      <w:r w:rsidR="0014574D" w:rsidRPr="0014574D">
        <w:rPr>
          <w:i/>
          <w:noProof/>
        </w:rPr>
        <w:t>ArXiv e-prints</w:t>
      </w:r>
      <w:r w:rsidR="0014574D" w:rsidRPr="0014574D">
        <w:rPr>
          <w:noProof/>
        </w:rPr>
        <w:t>, vol. 1711</w:t>
      </w:r>
      <w:r w:rsidR="0014574D" w:rsidRPr="0014574D">
        <w:rPr>
          <w:i/>
          <w:noProof/>
        </w:rPr>
        <w:t xml:space="preserve">, </w:t>
      </w:r>
      <w:r w:rsidR="0014574D" w:rsidRPr="0014574D">
        <w:rPr>
          <w:noProof/>
        </w:rPr>
        <w:t xml:space="preserve">Accessed on: November 1, 2017Available: </w:t>
      </w:r>
      <w:hyperlink r:id="rId9" w:history="1">
        <w:r w:rsidR="0014574D" w:rsidRPr="0014574D">
          <w:rPr>
            <w:rStyle w:val="Hyperlink"/>
            <w:noProof/>
          </w:rPr>
          <w:t>http://adsabs.harvard.edu/abs/2017arXiv171106303W</w:t>
        </w:r>
      </w:hyperlink>
    </w:p>
    <w:p w14:paraId="31E89BEB" w14:textId="77777777" w:rsidR="0014574D" w:rsidRPr="0014574D" w:rsidRDefault="0014574D" w:rsidP="0014574D">
      <w:pPr>
        <w:pStyle w:val="EndNoteBibliography"/>
        <w:ind w:left="720" w:hanging="720"/>
        <w:rPr>
          <w:noProof/>
        </w:rPr>
      </w:pPr>
      <w:r w:rsidRPr="0014574D">
        <w:rPr>
          <w:noProof/>
        </w:rPr>
        <w:t>[2]</w:t>
      </w:r>
      <w:r w:rsidRPr="0014574D">
        <w:rPr>
          <w:noProof/>
        </w:rPr>
        <w:tab/>
        <w:t xml:space="preserve">F. d. A. Freitas, S. M. Peres, C. A. d. M. Lima, and F. V. Barbosa, </w:t>
      </w:r>
      <w:r w:rsidRPr="0014574D">
        <w:rPr>
          <w:i/>
          <w:noProof/>
        </w:rPr>
        <w:t>Grammatical Facial Expressions Recognition with Machine Learning</w:t>
      </w:r>
      <w:r w:rsidRPr="0014574D">
        <w:rPr>
          <w:noProof/>
        </w:rPr>
        <w:t xml:space="preserve"> (2014). 2014.</w:t>
      </w:r>
    </w:p>
    <w:p w14:paraId="2B643D56" w14:textId="6DB82720" w:rsidR="0014574D" w:rsidRPr="0014574D" w:rsidRDefault="0014574D" w:rsidP="0014574D">
      <w:pPr>
        <w:pStyle w:val="EndNoteBibliography"/>
        <w:ind w:left="720" w:hanging="720"/>
        <w:rPr>
          <w:noProof/>
        </w:rPr>
      </w:pPr>
      <w:r w:rsidRPr="0014574D">
        <w:rPr>
          <w:noProof/>
        </w:rPr>
        <w:t>[3]</w:t>
      </w:r>
      <w:r w:rsidRPr="0014574D">
        <w:rPr>
          <w:noProof/>
        </w:rPr>
        <w:tab/>
        <w:t xml:space="preserve">Microsoft. (2018). </w:t>
      </w:r>
      <w:r w:rsidRPr="0014574D">
        <w:rPr>
          <w:i/>
          <w:noProof/>
        </w:rPr>
        <w:t>Face Tracking</w:t>
      </w:r>
      <w:r w:rsidRPr="0014574D">
        <w:rPr>
          <w:noProof/>
        </w:rPr>
        <w:t xml:space="preserve">. Available: </w:t>
      </w:r>
      <w:hyperlink r:id="rId10" w:history="1">
        <w:r w:rsidRPr="0014574D">
          <w:rPr>
            <w:rStyle w:val="Hyperlink"/>
            <w:noProof/>
          </w:rPr>
          <w:t>https://msdn.microsoft.com/en-us/library/jj130970.aspx</w:t>
        </w:r>
      </w:hyperlink>
    </w:p>
    <w:p w14:paraId="58082E97" w14:textId="77777777" w:rsidR="0014574D" w:rsidRPr="0014574D" w:rsidRDefault="0014574D" w:rsidP="0014574D">
      <w:pPr>
        <w:pStyle w:val="EndNoteBibliography"/>
        <w:ind w:left="720" w:hanging="720"/>
        <w:rPr>
          <w:noProof/>
        </w:rPr>
      </w:pPr>
      <w:r w:rsidRPr="0014574D">
        <w:rPr>
          <w:noProof/>
        </w:rPr>
        <w:t>[4]</w:t>
      </w:r>
      <w:r w:rsidRPr="0014574D">
        <w:rPr>
          <w:noProof/>
        </w:rPr>
        <w:tab/>
        <w:t xml:space="preserve">A. Rius, I. Ruisánchez, M. P. Callao, and F. X. Rius, "Reliability of analytical systems: use of control charts, time series models and recurrent neural networks (RNN)," </w:t>
      </w:r>
      <w:r w:rsidRPr="0014574D">
        <w:rPr>
          <w:i/>
          <w:noProof/>
        </w:rPr>
        <w:t xml:space="preserve">Chemometrics and Intelligent Laboratory Systems, </w:t>
      </w:r>
      <w:r w:rsidRPr="0014574D">
        <w:rPr>
          <w:noProof/>
        </w:rPr>
        <w:t>vol. 40, no. 1, pp. 1-18, 1998/05/01/ 1998.</w:t>
      </w:r>
    </w:p>
    <w:p w14:paraId="41C508C1" w14:textId="77777777" w:rsidR="0014574D" w:rsidRPr="0014574D" w:rsidRDefault="0014574D" w:rsidP="0014574D">
      <w:pPr>
        <w:pStyle w:val="EndNoteBibliography"/>
        <w:ind w:left="720" w:hanging="720"/>
        <w:rPr>
          <w:noProof/>
        </w:rPr>
      </w:pPr>
      <w:r w:rsidRPr="0014574D">
        <w:rPr>
          <w:noProof/>
        </w:rPr>
        <w:t>[5]</w:t>
      </w:r>
      <w:r w:rsidRPr="0014574D">
        <w:rPr>
          <w:noProof/>
        </w:rPr>
        <w:tab/>
        <w:t xml:space="preserve">S. Hochreiter and J. Schmidhuber, </w:t>
      </w:r>
      <w:r w:rsidRPr="0014574D">
        <w:rPr>
          <w:i/>
          <w:noProof/>
        </w:rPr>
        <w:t>Long Short-term Memory</w:t>
      </w:r>
      <w:r w:rsidRPr="0014574D">
        <w:rPr>
          <w:noProof/>
        </w:rPr>
        <w:t>. 1997, pp. 1735-80.</w:t>
      </w:r>
    </w:p>
    <w:p w14:paraId="70191F08" w14:textId="6C7C935D" w:rsidR="0014574D" w:rsidRPr="0014574D" w:rsidRDefault="0014574D" w:rsidP="0014574D">
      <w:pPr>
        <w:pStyle w:val="EndNoteBibliography"/>
        <w:ind w:left="720" w:hanging="720"/>
        <w:rPr>
          <w:noProof/>
        </w:rPr>
      </w:pPr>
      <w:r w:rsidRPr="0014574D">
        <w:rPr>
          <w:noProof/>
        </w:rPr>
        <w:t>[6]</w:t>
      </w:r>
      <w:r w:rsidRPr="0014574D">
        <w:rPr>
          <w:noProof/>
        </w:rPr>
        <w:tab/>
        <w:t xml:space="preserve">F. Freitas, S. Peres, C. Lima, and F. Barbosa. (2014). </w:t>
      </w:r>
      <w:r w:rsidRPr="0014574D">
        <w:rPr>
          <w:i/>
          <w:noProof/>
        </w:rPr>
        <w:t>UCI Machine Learning Repository: Grammatical Facial Expressions Data Set</w:t>
      </w:r>
      <w:r w:rsidRPr="0014574D">
        <w:rPr>
          <w:noProof/>
        </w:rPr>
        <w:t xml:space="preserve">. Available: </w:t>
      </w:r>
      <w:hyperlink r:id="rId11" w:history="1">
        <w:r w:rsidRPr="0014574D">
          <w:rPr>
            <w:rStyle w:val="Hyperlink"/>
            <w:noProof/>
          </w:rPr>
          <w:t>https://archive.ics.uci.edu/ml/datasets/Grammatical+Facial+Expressions</w:t>
        </w:r>
      </w:hyperlink>
      <w:r w:rsidRPr="0014574D">
        <w:rPr>
          <w:noProof/>
        </w:rPr>
        <w:t>.</w:t>
      </w:r>
    </w:p>
    <w:p w14:paraId="21C22F90" w14:textId="77777777" w:rsidR="0014574D" w:rsidRPr="0014574D" w:rsidRDefault="0014574D" w:rsidP="0014574D">
      <w:pPr>
        <w:pStyle w:val="EndNoteBibliography"/>
        <w:ind w:left="720" w:hanging="720"/>
        <w:rPr>
          <w:noProof/>
        </w:rPr>
      </w:pPr>
      <w:r w:rsidRPr="0014574D">
        <w:rPr>
          <w:noProof/>
        </w:rPr>
        <w:t>[7]</w:t>
      </w:r>
      <w:r w:rsidRPr="0014574D">
        <w:rPr>
          <w:noProof/>
        </w:rPr>
        <w:tab/>
        <w:t xml:space="preserve">M. S. Bhuvan, D. V. Rao, S. Jain, T. S. Ashwin, R. M. R. Guddetti, and S. P. Kulgod, "Detection and analysis model for grammatical facial expressions in sign language," in </w:t>
      </w:r>
      <w:r w:rsidRPr="0014574D">
        <w:rPr>
          <w:i/>
          <w:noProof/>
        </w:rPr>
        <w:t>2016 IEEE Region 10 Symposium (TENSYMP)</w:t>
      </w:r>
      <w:r w:rsidRPr="0014574D">
        <w:rPr>
          <w:noProof/>
        </w:rPr>
        <w:t>, 2016, pp. 155-160.</w:t>
      </w:r>
    </w:p>
    <w:p w14:paraId="012111B5" w14:textId="37EFDAE1" w:rsidR="0014574D" w:rsidRPr="0014574D" w:rsidRDefault="0014574D" w:rsidP="0014574D">
      <w:pPr>
        <w:pStyle w:val="EndNoteBibliography"/>
        <w:ind w:left="720" w:hanging="720"/>
        <w:rPr>
          <w:noProof/>
        </w:rPr>
      </w:pPr>
      <w:r w:rsidRPr="0014574D">
        <w:rPr>
          <w:noProof/>
        </w:rPr>
        <w:t>[8]</w:t>
      </w:r>
      <w:r w:rsidRPr="0014574D">
        <w:rPr>
          <w:noProof/>
        </w:rPr>
        <w:tab/>
        <w:t xml:space="preserve">B. Hasani and M. H. Mahoor, "Facial Expression Recognition Using Enhanced Deep 3D Convolutional Neural Networks," </w:t>
      </w:r>
      <w:r w:rsidRPr="0014574D">
        <w:rPr>
          <w:i/>
          <w:noProof/>
        </w:rPr>
        <w:t xml:space="preserve">ArXiv e-prints, </w:t>
      </w:r>
      <w:r w:rsidRPr="0014574D">
        <w:rPr>
          <w:noProof/>
        </w:rPr>
        <w:t xml:space="preserve">Accessed on: May 01, 2017Available: </w:t>
      </w:r>
      <w:hyperlink r:id="rId12" w:anchor="abs/2017arXiv170507871H" w:history="1">
        <w:r w:rsidRPr="0014574D">
          <w:rPr>
            <w:rStyle w:val="Hyperlink"/>
            <w:noProof/>
          </w:rPr>
          <w:t>https://ui.adsabs.harvard.edu/#abs/2017arXiv170507871H</w:t>
        </w:r>
      </w:hyperlink>
    </w:p>
    <w:p w14:paraId="42A4D115" w14:textId="77777777" w:rsidR="0014574D" w:rsidRPr="0014574D" w:rsidRDefault="0014574D" w:rsidP="0014574D">
      <w:pPr>
        <w:pStyle w:val="EndNoteBibliography"/>
        <w:ind w:left="720" w:hanging="720"/>
        <w:rPr>
          <w:noProof/>
        </w:rPr>
      </w:pPr>
      <w:r w:rsidRPr="0014574D">
        <w:rPr>
          <w:noProof/>
        </w:rPr>
        <w:t>[9]</w:t>
      </w:r>
      <w:r w:rsidRPr="0014574D">
        <w:rPr>
          <w:noProof/>
        </w:rPr>
        <w:tab/>
        <w:t>A. Graves, J. Schmidhuber, C. Mayer, M. Wimmer, and B. Radig, "Facial Expression Recognition with Recurrent Neural Networks," 2008.</w:t>
      </w:r>
    </w:p>
    <w:p w14:paraId="4ACC504A" w14:textId="77777777" w:rsidR="0014574D" w:rsidRPr="0014574D" w:rsidRDefault="0014574D" w:rsidP="0014574D">
      <w:pPr>
        <w:pStyle w:val="EndNoteBibliography"/>
        <w:ind w:left="720" w:hanging="720"/>
        <w:rPr>
          <w:noProof/>
        </w:rPr>
      </w:pPr>
      <w:r w:rsidRPr="0014574D">
        <w:rPr>
          <w:noProof/>
        </w:rPr>
        <w:t>[10]</w:t>
      </w:r>
      <w:r w:rsidRPr="0014574D">
        <w:rPr>
          <w:noProof/>
        </w:rPr>
        <w:tab/>
        <w:t xml:space="preserve">S. Evan and S. Michael, "Implementation of facial recognition with Microsoft Kinect v2 sensor for patient verification," </w:t>
      </w:r>
      <w:r w:rsidRPr="0014574D">
        <w:rPr>
          <w:i/>
          <w:noProof/>
        </w:rPr>
        <w:t xml:space="preserve">Medical Physics, </w:t>
      </w:r>
      <w:r w:rsidRPr="0014574D">
        <w:rPr>
          <w:noProof/>
        </w:rPr>
        <w:t>vol. 44, no. 6, pp. 2391-2399, 2017.</w:t>
      </w:r>
    </w:p>
    <w:p w14:paraId="43E9B460" w14:textId="592E2BFF" w:rsidR="0014574D" w:rsidRPr="0014574D" w:rsidRDefault="0014574D" w:rsidP="0014574D">
      <w:pPr>
        <w:pStyle w:val="EndNoteBibliography"/>
        <w:ind w:left="720" w:hanging="720"/>
        <w:rPr>
          <w:noProof/>
        </w:rPr>
      </w:pPr>
      <w:r w:rsidRPr="0014574D">
        <w:rPr>
          <w:noProof/>
        </w:rPr>
        <w:t>[11]</w:t>
      </w:r>
      <w:r w:rsidRPr="0014574D">
        <w:rPr>
          <w:noProof/>
        </w:rPr>
        <w:tab/>
        <w:t xml:space="preserve">D. P. Kingma and J. Ba, "Adam: A Method for Stochastic Optimization," </w:t>
      </w:r>
      <w:r w:rsidRPr="0014574D">
        <w:rPr>
          <w:i/>
          <w:noProof/>
        </w:rPr>
        <w:t xml:space="preserve">ArXiv e-prints, </w:t>
      </w:r>
      <w:r w:rsidRPr="0014574D">
        <w:rPr>
          <w:noProof/>
        </w:rPr>
        <w:t xml:space="preserve">Accessed on: December 01, 2014Available: </w:t>
      </w:r>
      <w:hyperlink r:id="rId13" w:anchor="abs/2014arXiv1412.6980K" w:history="1">
        <w:r w:rsidRPr="0014574D">
          <w:rPr>
            <w:rStyle w:val="Hyperlink"/>
            <w:noProof/>
          </w:rPr>
          <w:t>https://ui.adsabs.harvard.edu/#abs/2014arXiv1412.6980K</w:t>
        </w:r>
      </w:hyperlink>
    </w:p>
    <w:p w14:paraId="5792B716" w14:textId="709BF998" w:rsidR="0014574D" w:rsidRPr="0014574D" w:rsidRDefault="0014574D" w:rsidP="0014574D">
      <w:pPr>
        <w:pStyle w:val="EndNoteBibliography"/>
        <w:ind w:left="720" w:hanging="720"/>
        <w:rPr>
          <w:noProof/>
        </w:rPr>
      </w:pPr>
      <w:r w:rsidRPr="0014574D">
        <w:rPr>
          <w:noProof/>
        </w:rPr>
        <w:t>[12]</w:t>
      </w:r>
      <w:r w:rsidRPr="0014574D">
        <w:rPr>
          <w:noProof/>
        </w:rPr>
        <w:tab/>
        <w:t xml:space="preserve">A. Sinha, M. Sarkar, A. Mukherjee, and B. Krishnamurthy, "Introspection: Accelerating Neural Network Training By Learning Weight Evolution," </w:t>
      </w:r>
      <w:r w:rsidRPr="0014574D">
        <w:rPr>
          <w:i/>
          <w:noProof/>
        </w:rPr>
        <w:t xml:space="preserve">ArXiv e-prints, </w:t>
      </w:r>
      <w:r w:rsidRPr="0014574D">
        <w:rPr>
          <w:noProof/>
        </w:rPr>
        <w:t xml:space="preserve">Accessed on: April 01, 2017Available: </w:t>
      </w:r>
      <w:hyperlink r:id="rId14" w:anchor="abs/2017arXiv170404959S" w:history="1">
        <w:r w:rsidRPr="0014574D">
          <w:rPr>
            <w:rStyle w:val="Hyperlink"/>
            <w:noProof/>
          </w:rPr>
          <w:t>https://ui.adsabs.harvard.edu/#abs/2017arXiv170404959S</w:t>
        </w:r>
      </w:hyperlink>
    </w:p>
    <w:p w14:paraId="3CEE7C9C" w14:textId="77777777" w:rsidR="0014574D" w:rsidRPr="0014574D" w:rsidRDefault="0014574D" w:rsidP="0014574D">
      <w:pPr>
        <w:pStyle w:val="EndNoteBibliography"/>
        <w:ind w:left="720" w:hanging="720"/>
        <w:rPr>
          <w:noProof/>
        </w:rPr>
      </w:pPr>
      <w:r w:rsidRPr="0014574D">
        <w:rPr>
          <w:noProof/>
        </w:rPr>
        <w:t>[13]</w:t>
      </w:r>
      <w:r w:rsidRPr="0014574D">
        <w:rPr>
          <w:noProof/>
        </w:rPr>
        <w:tab/>
        <w:t>Pytorch.org, "torch.nn — PyTorch master documentation."</w:t>
      </w:r>
    </w:p>
    <w:p w14:paraId="415E078B" w14:textId="77777777" w:rsidR="0014574D" w:rsidRPr="0014574D" w:rsidRDefault="0014574D" w:rsidP="0014574D">
      <w:pPr>
        <w:pStyle w:val="EndNoteBibliography"/>
        <w:ind w:left="720" w:hanging="720"/>
        <w:rPr>
          <w:noProof/>
        </w:rPr>
      </w:pPr>
      <w:r w:rsidRPr="0014574D">
        <w:rPr>
          <w:noProof/>
        </w:rPr>
        <w:t>[14]</w:t>
      </w:r>
      <w:r w:rsidRPr="0014574D">
        <w:rPr>
          <w:noProof/>
        </w:rPr>
        <w:tab/>
        <w:t xml:space="preserve">T. Fawcett, "An introduction to ROC analysis," </w:t>
      </w:r>
      <w:r w:rsidRPr="0014574D">
        <w:rPr>
          <w:i/>
          <w:noProof/>
        </w:rPr>
        <w:t xml:space="preserve">Pattern Recogn. Lett., </w:t>
      </w:r>
      <w:r w:rsidRPr="0014574D">
        <w:rPr>
          <w:noProof/>
        </w:rPr>
        <w:t>vol. 27, no. 8, pp. 861-874, 2006.</w:t>
      </w:r>
    </w:p>
    <w:p w14:paraId="0631272E" w14:textId="242F3056" w:rsidR="009B1D59" w:rsidRDefault="00941C3B" w:rsidP="008F4E62">
      <w:pPr>
        <w:ind w:firstLine="0"/>
      </w:pPr>
      <w:r>
        <w:fldChar w:fldCharType="end"/>
      </w:r>
    </w:p>
    <w:p w14:paraId="424259A5" w14:textId="70E7B657" w:rsidR="00FC6136" w:rsidRPr="009A3755" w:rsidRDefault="00FC6136" w:rsidP="00FC6136">
      <w:pPr>
        <w:pStyle w:val="heading10"/>
        <w:outlineLvl w:val="0"/>
      </w:pPr>
      <w:bookmarkStart w:id="1" w:name="OLE_LINK1"/>
      <w:r w:rsidRPr="009A3755">
        <w:lastRenderedPageBreak/>
        <w:t>Ap</w:t>
      </w:r>
      <w:r>
        <w:t>pendix: Specified Distances and Angles</w:t>
      </w:r>
      <w:r w:rsidRPr="009A3755">
        <w:t xml:space="preserve"> </w:t>
      </w:r>
      <w:r>
        <w:t>for Data Pre-processing</w:t>
      </w:r>
    </w:p>
    <w:bookmarkEnd w:id="1"/>
    <w:p w14:paraId="2F447571" w14:textId="76E8D2FD" w:rsidR="00FC6136" w:rsidRDefault="00FC6136" w:rsidP="00FC6136">
      <w:pPr>
        <w:jc w:val="center"/>
      </w:pPr>
      <w:r>
        <w:rPr>
          <w:noProof/>
        </w:rPr>
        <w:drawing>
          <wp:inline distT="0" distB="0" distL="0" distR="0" wp14:anchorId="5F3354E0" wp14:editId="7427EA92">
            <wp:extent cx="3364992" cy="3781420"/>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3224" cy="3813145"/>
                    </a:xfrm>
                    <a:prstGeom prst="rect">
                      <a:avLst/>
                    </a:prstGeom>
                  </pic:spPr>
                </pic:pic>
              </a:graphicData>
            </a:graphic>
          </wp:inline>
        </w:drawing>
      </w:r>
    </w:p>
    <w:p w14:paraId="5CF332D6" w14:textId="77777777" w:rsidR="00FC6136" w:rsidRDefault="00FC6136" w:rsidP="00FC6136">
      <w:pPr>
        <w:jc w:val="center"/>
      </w:pPr>
    </w:p>
    <w:p w14:paraId="06FE2738" w14:textId="29BB1A13" w:rsidR="00FC6136" w:rsidRDefault="00FC6136" w:rsidP="00FC6136">
      <w:pPr>
        <w:jc w:val="center"/>
      </w:pPr>
      <w:r>
        <w:rPr>
          <w:noProof/>
        </w:rPr>
        <w:lastRenderedPageBreak/>
        <w:drawing>
          <wp:inline distT="0" distB="0" distL="0" distR="0" wp14:anchorId="3260BD68" wp14:editId="7F38D5C9">
            <wp:extent cx="3350361" cy="376497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4276" cy="3791851"/>
                    </a:xfrm>
                    <a:prstGeom prst="rect">
                      <a:avLst/>
                    </a:prstGeom>
                  </pic:spPr>
                </pic:pic>
              </a:graphicData>
            </a:graphic>
          </wp:inline>
        </w:drawing>
      </w:r>
    </w:p>
    <w:p w14:paraId="0675DFB8" w14:textId="5272539A" w:rsidR="00FC6136" w:rsidRPr="009A3755" w:rsidRDefault="00FC6136" w:rsidP="00F86C0C">
      <w:pPr>
        <w:pStyle w:val="p1a"/>
      </w:pPr>
    </w:p>
    <w:p w14:paraId="2D9EDAF3" w14:textId="59D12361"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3A87D" w14:textId="77777777" w:rsidR="00746B6C" w:rsidRDefault="00746B6C">
      <w:r>
        <w:separator/>
      </w:r>
    </w:p>
  </w:endnote>
  <w:endnote w:type="continuationSeparator" w:id="0">
    <w:p w14:paraId="142BA0A7" w14:textId="77777777" w:rsidR="00746B6C" w:rsidRDefault="00746B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B06040202020202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BD37B" w14:textId="77777777" w:rsidR="00746B6C" w:rsidRDefault="00746B6C">
      <w:r>
        <w:separator/>
      </w:r>
    </w:p>
  </w:footnote>
  <w:footnote w:type="continuationSeparator" w:id="0">
    <w:p w14:paraId="426AF8C4" w14:textId="77777777" w:rsidR="00746B6C" w:rsidRDefault="00746B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17&lt;/item&gt;&lt;item&gt;22&lt;/item&gt;&lt;item&gt;26&lt;/item&gt;&lt;item&gt;28&lt;/item&gt;&lt;item&gt;33&lt;/item&gt;&lt;item&gt;34&lt;/item&gt;&lt;item&gt;38&lt;/item&gt;&lt;item&gt;41&lt;/item&gt;&lt;item&gt;42&lt;/item&gt;&lt;item&gt;45&lt;/item&gt;&lt;item&gt;47&lt;/item&gt;&lt;item&gt;49&lt;/item&gt;&lt;/record-ids&gt;&lt;/item&gt;&lt;/Libraries&gt;"/>
  </w:docVars>
  <w:rsids>
    <w:rsidRoot w:val="009942DC"/>
    <w:rsid w:val="000003B1"/>
    <w:rsid w:val="000023E3"/>
    <w:rsid w:val="00006E9D"/>
    <w:rsid w:val="00026CCF"/>
    <w:rsid w:val="000273F3"/>
    <w:rsid w:val="00040D46"/>
    <w:rsid w:val="00050DFE"/>
    <w:rsid w:val="00053BA6"/>
    <w:rsid w:val="00070AA5"/>
    <w:rsid w:val="00094440"/>
    <w:rsid w:val="000968D1"/>
    <w:rsid w:val="000973E2"/>
    <w:rsid w:val="000C066C"/>
    <w:rsid w:val="000C4AB0"/>
    <w:rsid w:val="000C6B24"/>
    <w:rsid w:val="000D4107"/>
    <w:rsid w:val="000E4EF4"/>
    <w:rsid w:val="00113A2E"/>
    <w:rsid w:val="00130B19"/>
    <w:rsid w:val="00134964"/>
    <w:rsid w:val="0014574D"/>
    <w:rsid w:val="00150C82"/>
    <w:rsid w:val="00152CDB"/>
    <w:rsid w:val="00165C6D"/>
    <w:rsid w:val="00184AAA"/>
    <w:rsid w:val="001A4F6B"/>
    <w:rsid w:val="001D3036"/>
    <w:rsid w:val="001E2B8E"/>
    <w:rsid w:val="001F3840"/>
    <w:rsid w:val="001F6EF5"/>
    <w:rsid w:val="00203798"/>
    <w:rsid w:val="00252BAB"/>
    <w:rsid w:val="00255F66"/>
    <w:rsid w:val="002A3EE9"/>
    <w:rsid w:val="002B1EDB"/>
    <w:rsid w:val="002C7046"/>
    <w:rsid w:val="002F1EF9"/>
    <w:rsid w:val="003033CE"/>
    <w:rsid w:val="00327F52"/>
    <w:rsid w:val="00331A2B"/>
    <w:rsid w:val="0033684D"/>
    <w:rsid w:val="003601FB"/>
    <w:rsid w:val="003A1A6D"/>
    <w:rsid w:val="003B16CB"/>
    <w:rsid w:val="003C5FA0"/>
    <w:rsid w:val="003D3C40"/>
    <w:rsid w:val="003D4364"/>
    <w:rsid w:val="003D5B66"/>
    <w:rsid w:val="003D5C7E"/>
    <w:rsid w:val="003D6BB1"/>
    <w:rsid w:val="003E2B0B"/>
    <w:rsid w:val="004072A8"/>
    <w:rsid w:val="00422C0D"/>
    <w:rsid w:val="0043198F"/>
    <w:rsid w:val="00445C33"/>
    <w:rsid w:val="004846C7"/>
    <w:rsid w:val="004A4504"/>
    <w:rsid w:val="004C31AA"/>
    <w:rsid w:val="005154B2"/>
    <w:rsid w:val="0051671F"/>
    <w:rsid w:val="00533532"/>
    <w:rsid w:val="00552B94"/>
    <w:rsid w:val="005666AD"/>
    <w:rsid w:val="00586CFF"/>
    <w:rsid w:val="00592587"/>
    <w:rsid w:val="005B1E72"/>
    <w:rsid w:val="005B3E4B"/>
    <w:rsid w:val="005B74BA"/>
    <w:rsid w:val="005C3C79"/>
    <w:rsid w:val="005D7BE7"/>
    <w:rsid w:val="005F632A"/>
    <w:rsid w:val="00600440"/>
    <w:rsid w:val="00611946"/>
    <w:rsid w:val="00614FE4"/>
    <w:rsid w:val="006225EA"/>
    <w:rsid w:val="006315B2"/>
    <w:rsid w:val="0063633B"/>
    <w:rsid w:val="00652234"/>
    <w:rsid w:val="00657488"/>
    <w:rsid w:val="006659BC"/>
    <w:rsid w:val="006661A2"/>
    <w:rsid w:val="0067477F"/>
    <w:rsid w:val="00685E19"/>
    <w:rsid w:val="00690C37"/>
    <w:rsid w:val="006962C6"/>
    <w:rsid w:val="006A1BD8"/>
    <w:rsid w:val="006B13EC"/>
    <w:rsid w:val="006F695C"/>
    <w:rsid w:val="006F6EA3"/>
    <w:rsid w:val="0070520C"/>
    <w:rsid w:val="007131A7"/>
    <w:rsid w:val="00717C00"/>
    <w:rsid w:val="007309D0"/>
    <w:rsid w:val="00746B6C"/>
    <w:rsid w:val="00782CA6"/>
    <w:rsid w:val="00787C6A"/>
    <w:rsid w:val="007C6CE4"/>
    <w:rsid w:val="007F17A7"/>
    <w:rsid w:val="00806FC5"/>
    <w:rsid w:val="008333CD"/>
    <w:rsid w:val="00833F6C"/>
    <w:rsid w:val="00866A61"/>
    <w:rsid w:val="00870DD5"/>
    <w:rsid w:val="008965AF"/>
    <w:rsid w:val="008A0799"/>
    <w:rsid w:val="008F0DF0"/>
    <w:rsid w:val="008F4E62"/>
    <w:rsid w:val="008F6999"/>
    <w:rsid w:val="00914605"/>
    <w:rsid w:val="009236DF"/>
    <w:rsid w:val="00941C3B"/>
    <w:rsid w:val="00946D49"/>
    <w:rsid w:val="0095068A"/>
    <w:rsid w:val="00952EDD"/>
    <w:rsid w:val="00955357"/>
    <w:rsid w:val="0097098C"/>
    <w:rsid w:val="00971AD8"/>
    <w:rsid w:val="009942DC"/>
    <w:rsid w:val="009B1D59"/>
    <w:rsid w:val="009C24ED"/>
    <w:rsid w:val="009F4136"/>
    <w:rsid w:val="00A02F42"/>
    <w:rsid w:val="00A06878"/>
    <w:rsid w:val="00A3268C"/>
    <w:rsid w:val="00A54DE9"/>
    <w:rsid w:val="00A61B46"/>
    <w:rsid w:val="00A8258F"/>
    <w:rsid w:val="00A82AC2"/>
    <w:rsid w:val="00A91A8B"/>
    <w:rsid w:val="00AB0C50"/>
    <w:rsid w:val="00AD1F0A"/>
    <w:rsid w:val="00AE1D85"/>
    <w:rsid w:val="00B069EE"/>
    <w:rsid w:val="00B65224"/>
    <w:rsid w:val="00B7438C"/>
    <w:rsid w:val="00B813F5"/>
    <w:rsid w:val="00B93745"/>
    <w:rsid w:val="00B953BA"/>
    <w:rsid w:val="00B96484"/>
    <w:rsid w:val="00BA0FAB"/>
    <w:rsid w:val="00BA4722"/>
    <w:rsid w:val="00BA6879"/>
    <w:rsid w:val="00BB2659"/>
    <w:rsid w:val="00BC0AF4"/>
    <w:rsid w:val="00BC22A5"/>
    <w:rsid w:val="00BD1A6F"/>
    <w:rsid w:val="00BD20F4"/>
    <w:rsid w:val="00BD33FD"/>
    <w:rsid w:val="00BF029B"/>
    <w:rsid w:val="00C078B6"/>
    <w:rsid w:val="00C1659C"/>
    <w:rsid w:val="00C16F71"/>
    <w:rsid w:val="00C21DCE"/>
    <w:rsid w:val="00C23B00"/>
    <w:rsid w:val="00C23EA1"/>
    <w:rsid w:val="00C27BCB"/>
    <w:rsid w:val="00C52F84"/>
    <w:rsid w:val="00C951AE"/>
    <w:rsid w:val="00C95EFA"/>
    <w:rsid w:val="00CA64AB"/>
    <w:rsid w:val="00CB2306"/>
    <w:rsid w:val="00CC06CD"/>
    <w:rsid w:val="00CE5376"/>
    <w:rsid w:val="00CF0521"/>
    <w:rsid w:val="00CF3BCD"/>
    <w:rsid w:val="00D14F9A"/>
    <w:rsid w:val="00D15D54"/>
    <w:rsid w:val="00D25733"/>
    <w:rsid w:val="00D26B9D"/>
    <w:rsid w:val="00D31292"/>
    <w:rsid w:val="00D36147"/>
    <w:rsid w:val="00D419F0"/>
    <w:rsid w:val="00D46E59"/>
    <w:rsid w:val="00D500D0"/>
    <w:rsid w:val="00D8313E"/>
    <w:rsid w:val="00DC2926"/>
    <w:rsid w:val="00DC4DB3"/>
    <w:rsid w:val="00DD4817"/>
    <w:rsid w:val="00DD625B"/>
    <w:rsid w:val="00DE143C"/>
    <w:rsid w:val="00E3194C"/>
    <w:rsid w:val="00E3380D"/>
    <w:rsid w:val="00E525A5"/>
    <w:rsid w:val="00E62AEF"/>
    <w:rsid w:val="00E63116"/>
    <w:rsid w:val="00E85A60"/>
    <w:rsid w:val="00EA1D86"/>
    <w:rsid w:val="00EA3C57"/>
    <w:rsid w:val="00EC4FEE"/>
    <w:rsid w:val="00EC6C7B"/>
    <w:rsid w:val="00ED10ED"/>
    <w:rsid w:val="00EE3C09"/>
    <w:rsid w:val="00F00716"/>
    <w:rsid w:val="00F05A3A"/>
    <w:rsid w:val="00F26A39"/>
    <w:rsid w:val="00F35037"/>
    <w:rsid w:val="00F367A6"/>
    <w:rsid w:val="00F36F61"/>
    <w:rsid w:val="00F54FCB"/>
    <w:rsid w:val="00F56A05"/>
    <w:rsid w:val="00F65CC6"/>
    <w:rsid w:val="00F71820"/>
    <w:rsid w:val="00F86C0C"/>
    <w:rsid w:val="00F95A8B"/>
    <w:rsid w:val="00FA0BD0"/>
    <w:rsid w:val="00FA0E05"/>
    <w:rsid w:val="00FA134A"/>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rsid w:val="00F86C0C"/>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F86C0C"/>
    <w:rPr>
      <w:rFonts w:ascii="Times" w:hAnsi="Times"/>
      <w:lang w:val="en-US" w:eastAsia="de-DE"/>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 w:type="table" w:styleId="TableGrid">
    <w:name w:val="Table Grid"/>
    <w:basedOn w:val="TableNormal"/>
    <w:rsid w:val="00C52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487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i.adsabs.harvard.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i.adsabs.harvard.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Grammatical+Facial+Expressions"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msdn.microsoft.com/en-us/library/jj130970.aspx" TargetMode="External"/><Relationship Id="rId4" Type="http://schemas.openxmlformats.org/officeDocument/2006/relationships/settings" Target="settings.xml"/><Relationship Id="rId9" Type="http://schemas.openxmlformats.org/officeDocument/2006/relationships/hyperlink" Target="http://adsabs.harvard.edu/abs/2017arXiv171106303W" TargetMode="External"/><Relationship Id="rId14" Type="http://schemas.openxmlformats.org/officeDocument/2006/relationships/hyperlink" Target="https://ui.adsabs.harvard.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E6F471-6673-6042-A5B7-12D59FAE5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552</TotalTime>
  <Pages>1</Pages>
  <Words>4787</Words>
  <Characters>27291</Characters>
  <Application>Microsoft Office Word</Application>
  <DocSecurity>0</DocSecurity>
  <Lines>227</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32014</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18</cp:revision>
  <cp:lastPrinted>2006-05-07T08:03:00Z</cp:lastPrinted>
  <dcterms:created xsi:type="dcterms:W3CDTF">2018-05-22T07:11:00Z</dcterms:created>
  <dcterms:modified xsi:type="dcterms:W3CDTF">2018-05-26T15:28:00Z</dcterms:modified>
</cp:coreProperties>
</file>